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327313" w14:textId="66C26E2D" w:rsidR="002250DA" w:rsidRDefault="002250DA" w:rsidP="002250DA">
      <w:pPr>
        <w:pStyle w:val="Authornameandaffiliation"/>
        <w:rPr>
          <w:rFonts w:ascii="Times New Roman Bold" w:hAnsi="Times New Roman Bold" w:cs="Arial"/>
          <w:b/>
          <w:iCs/>
          <w:caps/>
          <w:sz w:val="24"/>
          <w:szCs w:val="24"/>
        </w:rPr>
      </w:pPr>
      <w:r w:rsidRPr="002250DA">
        <w:rPr>
          <w:rFonts w:ascii="Times New Roman Bold" w:hAnsi="Times New Roman Bold" w:cs="Arial"/>
          <w:b/>
          <w:iCs/>
          <w:caps/>
          <w:sz w:val="24"/>
          <w:szCs w:val="24"/>
        </w:rPr>
        <w:t xml:space="preserve">Mechanistic modelling of aerosol evolution in an SFR containment </w:t>
      </w:r>
      <w:r w:rsidR="00702392">
        <w:rPr>
          <w:rFonts w:ascii="Times New Roman Bold" w:hAnsi="Times New Roman Bold" w:cs="Arial"/>
          <w:b/>
          <w:iCs/>
          <w:caps/>
          <w:sz w:val="24"/>
          <w:szCs w:val="24"/>
        </w:rPr>
        <w:t>following</w:t>
      </w:r>
      <w:r w:rsidRPr="002250DA">
        <w:rPr>
          <w:rFonts w:ascii="Times New Roman Bold" w:hAnsi="Times New Roman Bold" w:cs="Arial"/>
          <w:b/>
          <w:iCs/>
          <w:caps/>
          <w:sz w:val="24"/>
          <w:szCs w:val="24"/>
        </w:rPr>
        <w:t xml:space="preserve"> a hypothetical severe accident </w:t>
      </w:r>
    </w:p>
    <w:p w14:paraId="2D757F5D" w14:textId="77777777" w:rsidR="00E71228" w:rsidRPr="002250DA" w:rsidRDefault="00E71228" w:rsidP="002250DA">
      <w:pPr>
        <w:pStyle w:val="Authornameandaffiliation"/>
        <w:rPr>
          <w:rFonts w:ascii="Times New Roman Bold" w:hAnsi="Times New Roman Bold" w:cs="Arial"/>
          <w:b/>
          <w:iCs/>
          <w:caps/>
          <w:sz w:val="24"/>
          <w:szCs w:val="24"/>
        </w:rPr>
      </w:pPr>
    </w:p>
    <w:p w14:paraId="0FA3D600" w14:textId="77777777" w:rsidR="003B5E0E" w:rsidRDefault="002C0A67" w:rsidP="00537496">
      <w:pPr>
        <w:pStyle w:val="Authornameandaffiliation"/>
      </w:pPr>
      <w:r>
        <w:t xml:space="preserve">Parthkumar </w:t>
      </w:r>
      <w:proofErr w:type="spellStart"/>
      <w:r>
        <w:t>Rajendrabhai</w:t>
      </w:r>
      <w:proofErr w:type="spellEnd"/>
      <w:r>
        <w:t xml:space="preserve"> Patel</w:t>
      </w:r>
    </w:p>
    <w:p w14:paraId="1B556EDB" w14:textId="77777777" w:rsidR="00FF386F" w:rsidRDefault="002C0A67" w:rsidP="00537496">
      <w:pPr>
        <w:pStyle w:val="Authornameandaffiliation"/>
      </w:pPr>
      <w:proofErr w:type="spellStart"/>
      <w:r>
        <w:t>Homi</w:t>
      </w:r>
      <w:proofErr w:type="spellEnd"/>
      <w:r>
        <w:t xml:space="preserve"> Bhabha National Institute</w:t>
      </w:r>
      <w:r w:rsidR="003B741B">
        <w:t xml:space="preserve"> and</w:t>
      </w:r>
      <w:r>
        <w:t xml:space="preserve">, </w:t>
      </w:r>
    </w:p>
    <w:p w14:paraId="378A8B85" w14:textId="77777777" w:rsidR="002C0A67" w:rsidRDefault="009E7108" w:rsidP="00537496">
      <w:pPr>
        <w:pStyle w:val="Authornameandaffiliation"/>
      </w:pPr>
      <w:r>
        <w:t xml:space="preserve">RSDD, NSDG, </w:t>
      </w:r>
      <w:r w:rsidR="002C0A67">
        <w:t>Indira Gandhi Centre for Atomic Research</w:t>
      </w:r>
    </w:p>
    <w:p w14:paraId="59173D7D" w14:textId="77777777" w:rsidR="00FF386F" w:rsidRDefault="002C0A67" w:rsidP="00537496">
      <w:pPr>
        <w:pStyle w:val="Authornameandaffiliation"/>
      </w:pPr>
      <w:proofErr w:type="spellStart"/>
      <w:r>
        <w:t>Kalpakkam</w:t>
      </w:r>
      <w:proofErr w:type="spellEnd"/>
      <w:r w:rsidR="00FF386F">
        <w:t xml:space="preserve">, </w:t>
      </w:r>
      <w:r>
        <w:t>India</w:t>
      </w:r>
    </w:p>
    <w:p w14:paraId="6B9ECBE2" w14:textId="77777777" w:rsidR="00FF386F" w:rsidRDefault="00FF386F" w:rsidP="00537496">
      <w:pPr>
        <w:pStyle w:val="Authornameandaffiliation"/>
      </w:pPr>
      <w:r>
        <w:t xml:space="preserve">Email: </w:t>
      </w:r>
      <w:r w:rsidR="002C0A67">
        <w:t>parthpdpu</w:t>
      </w:r>
      <w:r>
        <w:t>@</w:t>
      </w:r>
      <w:r w:rsidR="002C0A67">
        <w:t>gmail</w:t>
      </w:r>
      <w:r>
        <w:t>.com</w:t>
      </w:r>
    </w:p>
    <w:p w14:paraId="46009762" w14:textId="77777777" w:rsidR="00FF386F" w:rsidRDefault="00FF386F" w:rsidP="00537496">
      <w:pPr>
        <w:pStyle w:val="Authornameandaffiliation"/>
      </w:pPr>
    </w:p>
    <w:p w14:paraId="1BE9F7C2" w14:textId="729C65AB" w:rsidR="000B17B4" w:rsidRPr="00FF386F" w:rsidRDefault="000B17B4" w:rsidP="004229E7">
      <w:pPr>
        <w:pStyle w:val="Authornameandaffiliation"/>
      </w:pPr>
      <w:r w:rsidRPr="000B17B4">
        <w:t>A.</w:t>
      </w:r>
      <w:r w:rsidR="0017008E">
        <w:t xml:space="preserve"> </w:t>
      </w:r>
      <w:r w:rsidR="009E7108">
        <w:t>John Arul</w:t>
      </w:r>
    </w:p>
    <w:p w14:paraId="79D27E1A" w14:textId="77777777" w:rsidR="009E7108" w:rsidRDefault="009E7108" w:rsidP="009E7108">
      <w:pPr>
        <w:pStyle w:val="Authornameandaffiliation"/>
      </w:pPr>
      <w:r>
        <w:t>RSDD, NSDG, Indira Gandhi Centre for Atomic Research</w:t>
      </w:r>
      <w:r w:rsidR="00702392">
        <w:t xml:space="preserve"> and</w:t>
      </w:r>
    </w:p>
    <w:p w14:paraId="1B3CA73B" w14:textId="77777777" w:rsidR="00702392" w:rsidRDefault="00702392" w:rsidP="009E7108">
      <w:pPr>
        <w:pStyle w:val="Authornameandaffiliation"/>
      </w:pPr>
      <w:proofErr w:type="spellStart"/>
      <w:r>
        <w:t>Homi</w:t>
      </w:r>
      <w:proofErr w:type="spellEnd"/>
      <w:r>
        <w:t xml:space="preserve"> Bhabha National Institute</w:t>
      </w:r>
    </w:p>
    <w:p w14:paraId="00E8389C" w14:textId="77777777" w:rsidR="009E7108" w:rsidRDefault="009E7108" w:rsidP="009E7108">
      <w:pPr>
        <w:pStyle w:val="Authornameandaffiliation"/>
      </w:pPr>
      <w:proofErr w:type="spellStart"/>
      <w:r>
        <w:t>Kalpakkam</w:t>
      </w:r>
      <w:proofErr w:type="spellEnd"/>
      <w:r>
        <w:t>, India</w:t>
      </w:r>
    </w:p>
    <w:p w14:paraId="67D078A9" w14:textId="77777777" w:rsidR="003B741B" w:rsidRDefault="003B741B" w:rsidP="009E7108">
      <w:pPr>
        <w:pStyle w:val="Authornameandaffiliation"/>
      </w:pPr>
    </w:p>
    <w:p w14:paraId="43B1C9E1" w14:textId="77777777" w:rsidR="003B741B" w:rsidRDefault="003B741B" w:rsidP="003B741B">
      <w:pPr>
        <w:pStyle w:val="Authornameandaffiliation"/>
      </w:pPr>
      <w:r>
        <w:t xml:space="preserve">S. </w:t>
      </w:r>
      <w:proofErr w:type="spellStart"/>
      <w:r>
        <w:t>Raghupathy</w:t>
      </w:r>
      <w:proofErr w:type="spellEnd"/>
    </w:p>
    <w:p w14:paraId="169AA3EB" w14:textId="77777777" w:rsidR="003B741B" w:rsidRDefault="003B741B" w:rsidP="003B741B">
      <w:pPr>
        <w:pStyle w:val="Authornameandaffiliation"/>
      </w:pPr>
      <w:r>
        <w:t>RDTG, Indira Gandhi Centre for Atomic Research</w:t>
      </w:r>
    </w:p>
    <w:p w14:paraId="458F266B" w14:textId="77777777" w:rsidR="003B741B" w:rsidRDefault="003B741B" w:rsidP="003B741B">
      <w:pPr>
        <w:pStyle w:val="Authornameandaffiliation"/>
      </w:pPr>
      <w:proofErr w:type="spellStart"/>
      <w:r>
        <w:t>Kalpakkam</w:t>
      </w:r>
      <w:proofErr w:type="spellEnd"/>
      <w:r>
        <w:t>, India</w:t>
      </w:r>
    </w:p>
    <w:p w14:paraId="1FC1AB9E" w14:textId="77777777" w:rsidR="003B741B" w:rsidRDefault="003B741B" w:rsidP="009E7108">
      <w:pPr>
        <w:pStyle w:val="Authornameandaffiliation"/>
      </w:pPr>
    </w:p>
    <w:p w14:paraId="63E19095" w14:textId="77777777" w:rsidR="00FF386F" w:rsidRDefault="00FF386F" w:rsidP="00537496">
      <w:pPr>
        <w:pStyle w:val="Authornameandaffiliation"/>
      </w:pPr>
    </w:p>
    <w:p w14:paraId="5F748935" w14:textId="77777777" w:rsidR="002C0A67" w:rsidRDefault="00647F33" w:rsidP="002C0A67">
      <w:pPr>
        <w:pStyle w:val="Authornameandaffiliation"/>
        <w:ind w:left="0" w:firstLine="567"/>
        <w:rPr>
          <w:b/>
        </w:rPr>
      </w:pPr>
      <w:r w:rsidRPr="00647F33">
        <w:rPr>
          <w:b/>
        </w:rPr>
        <w:t>Abstract</w:t>
      </w:r>
    </w:p>
    <w:p w14:paraId="14C0915F" w14:textId="77777777" w:rsidR="002250DA" w:rsidRDefault="002250DA" w:rsidP="002C0A67">
      <w:pPr>
        <w:pStyle w:val="Authornameandaffiliation"/>
        <w:ind w:left="0" w:firstLine="567"/>
        <w:rPr>
          <w:b/>
        </w:rPr>
      </w:pPr>
    </w:p>
    <w:p w14:paraId="3A959831" w14:textId="6757D958" w:rsidR="002250DA" w:rsidRPr="002250DA" w:rsidRDefault="000B0CC3" w:rsidP="003B741B">
      <w:pPr>
        <w:jc w:val="both"/>
        <w:rPr>
          <w:sz w:val="18"/>
          <w:szCs w:val="18"/>
          <w:lang w:eastAsia="en-GB"/>
        </w:rPr>
      </w:pPr>
      <w:r>
        <w:rPr>
          <w:sz w:val="18"/>
          <w:szCs w:val="18"/>
        </w:rPr>
        <w:t xml:space="preserve">In the problem of radioactive source term estimation with intact containment, the phenomenon of aerosol growth and removal in the containment plays a significant role governing the final quantity of RN available for </w:t>
      </w:r>
      <w:r w:rsidR="003B741B">
        <w:rPr>
          <w:sz w:val="18"/>
          <w:szCs w:val="18"/>
        </w:rPr>
        <w:t>release.</w:t>
      </w:r>
      <w:r w:rsidR="003B741B" w:rsidRPr="002250DA">
        <w:rPr>
          <w:sz w:val="18"/>
          <w:szCs w:val="18"/>
          <w:lang w:eastAsia="en-GB"/>
        </w:rPr>
        <w:t xml:space="preserve"> In</w:t>
      </w:r>
      <w:r w:rsidR="002250DA" w:rsidRPr="002250DA">
        <w:rPr>
          <w:sz w:val="18"/>
          <w:szCs w:val="18"/>
          <w:lang w:eastAsia="en-GB"/>
        </w:rPr>
        <w:t xml:space="preserve"> present work, a medium-size oxide fuelled sodium-cooled fast reactor (1250 </w:t>
      </w:r>
      <w:proofErr w:type="spellStart"/>
      <w:r w:rsidR="002250DA" w:rsidRPr="002250DA">
        <w:rPr>
          <w:sz w:val="18"/>
          <w:szCs w:val="18"/>
          <w:lang w:eastAsia="en-GB"/>
        </w:rPr>
        <w:t>MWt</w:t>
      </w:r>
      <w:proofErr w:type="spellEnd"/>
      <w:r w:rsidR="002250DA" w:rsidRPr="002250DA">
        <w:rPr>
          <w:sz w:val="18"/>
          <w:szCs w:val="18"/>
          <w:lang w:eastAsia="en-GB"/>
        </w:rPr>
        <w:t>) is chosen as the reference design</w:t>
      </w:r>
      <w:r w:rsidR="007A0A83">
        <w:rPr>
          <w:sz w:val="18"/>
          <w:szCs w:val="18"/>
          <w:lang w:eastAsia="en-GB"/>
        </w:rPr>
        <w:t xml:space="preserve">, wherein </w:t>
      </w:r>
      <w:r w:rsidR="002250DA" w:rsidRPr="002250DA">
        <w:rPr>
          <w:sz w:val="18"/>
          <w:szCs w:val="18"/>
          <w:lang w:eastAsia="en-GB"/>
        </w:rPr>
        <w:t xml:space="preserve">a whole core melt accident initiated by the loss of </w:t>
      </w:r>
      <w:r w:rsidR="003F1880">
        <w:rPr>
          <w:sz w:val="18"/>
          <w:szCs w:val="18"/>
          <w:lang w:eastAsia="en-GB"/>
        </w:rPr>
        <w:t xml:space="preserve">primary </w:t>
      </w:r>
      <w:r w:rsidR="002250DA" w:rsidRPr="002250DA">
        <w:rPr>
          <w:sz w:val="18"/>
          <w:szCs w:val="18"/>
          <w:lang w:eastAsia="en-GB"/>
        </w:rPr>
        <w:t>coolant pumps with the</w:t>
      </w:r>
      <w:r w:rsidR="003F1880">
        <w:rPr>
          <w:sz w:val="18"/>
          <w:szCs w:val="18"/>
          <w:lang w:eastAsia="en-GB"/>
        </w:rPr>
        <w:t xml:space="preserve"> </w:t>
      </w:r>
      <w:r w:rsidR="003B741B">
        <w:rPr>
          <w:sz w:val="18"/>
          <w:szCs w:val="18"/>
          <w:lang w:eastAsia="en-GB"/>
        </w:rPr>
        <w:t>simultaneous</w:t>
      </w:r>
      <w:r w:rsidR="003B741B" w:rsidRPr="002250DA">
        <w:rPr>
          <w:sz w:val="18"/>
          <w:szCs w:val="18"/>
          <w:lang w:eastAsia="en-GB"/>
        </w:rPr>
        <w:t xml:space="preserve"> failure</w:t>
      </w:r>
      <w:r w:rsidR="002250DA" w:rsidRPr="002250DA">
        <w:rPr>
          <w:sz w:val="18"/>
          <w:szCs w:val="18"/>
          <w:lang w:eastAsia="en-GB"/>
        </w:rPr>
        <w:t xml:space="preserve"> of both the shutdown systems (ULOFA) is considered. The temperature and pressure transients due to the burning of ejected sodium are studied. Additionally, the evolution of the RN and sodium aerosols generated from the sodium fire is analysed. For realistic estimates of the in-containment source term, in-vessel release fractions calculated from </w:t>
      </w:r>
      <w:r w:rsidR="003F1880">
        <w:rPr>
          <w:sz w:val="18"/>
          <w:szCs w:val="18"/>
          <w:lang w:eastAsia="en-GB"/>
        </w:rPr>
        <w:t xml:space="preserve">a thermo-chemical </w:t>
      </w:r>
      <w:r w:rsidR="0017008E">
        <w:rPr>
          <w:sz w:val="18"/>
          <w:szCs w:val="18"/>
          <w:lang w:eastAsia="en-GB"/>
        </w:rPr>
        <w:t>equilibrium</w:t>
      </w:r>
      <w:r w:rsidR="003F1880">
        <w:rPr>
          <w:sz w:val="18"/>
          <w:szCs w:val="18"/>
          <w:lang w:eastAsia="en-GB"/>
        </w:rPr>
        <w:t xml:space="preserve"> model using </w:t>
      </w:r>
      <w:r w:rsidR="002250DA" w:rsidRPr="002250DA">
        <w:rPr>
          <w:sz w:val="18"/>
          <w:szCs w:val="18"/>
          <w:lang w:eastAsia="en-GB"/>
        </w:rPr>
        <w:t xml:space="preserve">MINICHEM are used as input. </w:t>
      </w:r>
      <w:r w:rsidR="002250DA" w:rsidRPr="002250DA">
        <w:rPr>
          <w:sz w:val="18"/>
          <w:szCs w:val="18"/>
        </w:rPr>
        <w:t xml:space="preserve">The present calculations are performed for the two sets of in-vessel release fractions viz., 1) No mixture 2) Real mixture to be used as input. We found that following an accident, Cs, Rb, I, Xe, and Kr are the dominant suspended species in the containment. Additionally, </w:t>
      </w:r>
      <w:bookmarkStart w:id="0" w:name="_Hlk70564690"/>
      <w:r w:rsidR="002250DA" w:rsidRPr="002250DA">
        <w:rPr>
          <w:sz w:val="18"/>
          <w:szCs w:val="18"/>
        </w:rPr>
        <w:t xml:space="preserve">it is observed that after 5 hours, less than ~15% of the total </w:t>
      </w:r>
      <w:r w:rsidR="003D58AC">
        <w:rPr>
          <w:sz w:val="18"/>
          <w:szCs w:val="18"/>
        </w:rPr>
        <w:t xml:space="preserve">initial </w:t>
      </w:r>
      <w:r w:rsidR="002250DA" w:rsidRPr="002250DA">
        <w:rPr>
          <w:sz w:val="18"/>
          <w:szCs w:val="18"/>
        </w:rPr>
        <w:t xml:space="preserve">aerosol mass is suspended. After 24 hours less than ~2% of the total </w:t>
      </w:r>
      <w:r w:rsidR="003D58AC">
        <w:rPr>
          <w:sz w:val="18"/>
          <w:szCs w:val="18"/>
        </w:rPr>
        <w:t xml:space="preserve">initial </w:t>
      </w:r>
      <w:r w:rsidR="002250DA" w:rsidRPr="002250DA">
        <w:rPr>
          <w:sz w:val="18"/>
          <w:szCs w:val="18"/>
        </w:rPr>
        <w:t xml:space="preserve">aerosol mass </w:t>
      </w:r>
      <w:r w:rsidR="003F1880">
        <w:rPr>
          <w:sz w:val="18"/>
          <w:szCs w:val="18"/>
        </w:rPr>
        <w:t xml:space="preserve">is </w:t>
      </w:r>
      <w:r w:rsidR="002250DA" w:rsidRPr="002250DA">
        <w:rPr>
          <w:sz w:val="18"/>
          <w:szCs w:val="18"/>
        </w:rPr>
        <w:t>suspended.</w:t>
      </w:r>
      <w:bookmarkEnd w:id="0"/>
      <w:r w:rsidR="002250DA" w:rsidRPr="002250DA">
        <w:rPr>
          <w:sz w:val="18"/>
          <w:szCs w:val="18"/>
        </w:rPr>
        <w:t xml:space="preserve"> The present calculations indicate that a</w:t>
      </w:r>
      <w:r w:rsidR="003F1880">
        <w:rPr>
          <w:sz w:val="18"/>
          <w:szCs w:val="18"/>
        </w:rPr>
        <w:t xml:space="preserve"> leak tight</w:t>
      </w:r>
      <w:r w:rsidR="002250DA" w:rsidRPr="002250DA">
        <w:rPr>
          <w:sz w:val="18"/>
          <w:szCs w:val="18"/>
        </w:rPr>
        <w:t xml:space="preserve"> containment, </w:t>
      </w:r>
      <w:r w:rsidR="003D58AC">
        <w:rPr>
          <w:sz w:val="18"/>
          <w:szCs w:val="18"/>
        </w:rPr>
        <w:t xml:space="preserve">effectively </w:t>
      </w:r>
      <w:r w:rsidR="002250DA" w:rsidRPr="002250DA">
        <w:rPr>
          <w:sz w:val="18"/>
          <w:szCs w:val="18"/>
        </w:rPr>
        <w:t xml:space="preserve">holding RN for the first 24 hours would be helpful to reduce the radioactivity available for release. </w:t>
      </w:r>
      <w:r w:rsidR="003F1880">
        <w:rPr>
          <w:sz w:val="18"/>
          <w:szCs w:val="18"/>
        </w:rPr>
        <w:t xml:space="preserve">Further </w:t>
      </w:r>
      <w:r w:rsidR="003F1880">
        <w:rPr>
          <w:sz w:val="18"/>
          <w:szCs w:val="18"/>
          <w:lang w:eastAsia="en-GB"/>
        </w:rPr>
        <w:t>w</w:t>
      </w:r>
      <w:r w:rsidR="002250DA" w:rsidRPr="002250DA">
        <w:rPr>
          <w:sz w:val="18"/>
          <w:szCs w:val="18"/>
          <w:lang w:eastAsia="en-GB"/>
        </w:rPr>
        <w:t xml:space="preserve">ork is in progress to include aerosol generation models and multi-component </w:t>
      </w:r>
      <w:r w:rsidR="003F1880">
        <w:rPr>
          <w:sz w:val="18"/>
          <w:szCs w:val="18"/>
          <w:lang w:eastAsia="en-GB"/>
        </w:rPr>
        <w:t xml:space="preserve">distributed </w:t>
      </w:r>
      <w:r w:rsidR="002250DA" w:rsidRPr="002250DA">
        <w:rPr>
          <w:sz w:val="18"/>
          <w:szCs w:val="18"/>
          <w:lang w:eastAsia="en-GB"/>
        </w:rPr>
        <w:t>aerosol modelling.</w:t>
      </w:r>
    </w:p>
    <w:p w14:paraId="17FC6FDD" w14:textId="77777777" w:rsidR="002250DA" w:rsidRDefault="002250DA" w:rsidP="002C0A67">
      <w:pPr>
        <w:pStyle w:val="Authornameandaffiliation"/>
        <w:ind w:left="0" w:firstLine="567"/>
        <w:rPr>
          <w:b/>
        </w:rPr>
      </w:pPr>
    </w:p>
    <w:p w14:paraId="4A5C1F84" w14:textId="3039ED58" w:rsidR="00647F33" w:rsidRDefault="00F523CA" w:rsidP="009E7108">
      <w:pPr>
        <w:pStyle w:val="Heading2"/>
        <w:numPr>
          <w:ilvl w:val="0"/>
          <w:numId w:val="0"/>
        </w:numPr>
      </w:pPr>
      <w:r>
        <w:t>INTRODUCTION</w:t>
      </w:r>
    </w:p>
    <w:p w14:paraId="4B31E790" w14:textId="07D4D60B" w:rsidR="00BA005E" w:rsidRDefault="00D526C4" w:rsidP="00537496">
      <w:pPr>
        <w:pStyle w:val="BodyText"/>
      </w:pPr>
      <w:r>
        <w:t xml:space="preserve">Post severe accident, the sodium released in the containment vigorously reacts with the containment atmosphere. </w:t>
      </w:r>
      <w:r w:rsidR="00EA7E34">
        <w:t xml:space="preserve">Since, these reactions are exothermic in nature, the temperature and pressure </w:t>
      </w:r>
      <w:r w:rsidR="00AA4069">
        <w:t xml:space="preserve">in the containment are expected to rise. </w:t>
      </w:r>
      <w:r w:rsidR="00EA7E34">
        <w:t>Further, the reaction products (mainly Na</w:t>
      </w:r>
      <w:r w:rsidR="00EA7E34" w:rsidRPr="00EA7E34">
        <w:rPr>
          <w:vertAlign w:val="subscript"/>
        </w:rPr>
        <w:t>2</w:t>
      </w:r>
      <w:r w:rsidR="00EA7E34">
        <w:t>O and Na</w:t>
      </w:r>
      <w:r w:rsidR="00EA7E34">
        <w:rPr>
          <w:vertAlign w:val="subscript"/>
        </w:rPr>
        <w:t>2</w:t>
      </w:r>
      <w:r w:rsidR="00EA7E34">
        <w:t>O</w:t>
      </w:r>
      <w:r w:rsidR="00EA7E34">
        <w:rPr>
          <w:vertAlign w:val="subscript"/>
        </w:rPr>
        <w:t>2</w:t>
      </w:r>
      <w:r w:rsidR="00EA7E34">
        <w:t xml:space="preserve">), start </w:t>
      </w:r>
      <w:r w:rsidR="001848C3">
        <w:t xml:space="preserve">to </w:t>
      </w:r>
      <w:r w:rsidR="00EA7E34">
        <w:t xml:space="preserve">nucleate, </w:t>
      </w:r>
      <w:r w:rsidR="007B56AA">
        <w:t>condense,</w:t>
      </w:r>
      <w:r w:rsidR="00EA7E34">
        <w:t xml:space="preserve"> and</w:t>
      </w:r>
      <w:r w:rsidR="00AA4069">
        <w:t xml:space="preserve"> coagulate</w:t>
      </w:r>
      <w:r w:rsidR="00562F1F">
        <w:t>,</w:t>
      </w:r>
      <w:r w:rsidR="00AA4069">
        <w:t xml:space="preserve"> </w:t>
      </w:r>
      <w:r w:rsidR="0017008E">
        <w:t>leading to</w:t>
      </w:r>
      <w:r w:rsidR="001848C3">
        <w:t xml:space="preserve"> the </w:t>
      </w:r>
      <w:r w:rsidR="00AA4069">
        <w:t>formation of</w:t>
      </w:r>
      <w:r w:rsidR="00EA7E34">
        <w:t xml:space="preserve"> sodium aerosols. These sodium aerosols along with the</w:t>
      </w:r>
      <w:r w:rsidR="00AA4069">
        <w:t xml:space="preserve"> released RN remain suspended in the containment</w:t>
      </w:r>
      <w:r w:rsidR="00CE7F03">
        <w:t xml:space="preserve"> till they settle down or leak</w:t>
      </w:r>
      <w:r w:rsidR="00AA4069">
        <w:t xml:space="preserve">. </w:t>
      </w:r>
      <w:r w:rsidR="00CE7F03">
        <w:t>T</w:t>
      </w:r>
      <w:r w:rsidR="000C357D">
        <w:t xml:space="preserve">o </w:t>
      </w:r>
      <w:r w:rsidR="007B56AA">
        <w:t>study the</w:t>
      </w:r>
      <w:r w:rsidR="000C357D">
        <w:t xml:space="preserve"> containment </w:t>
      </w:r>
      <w:r w:rsidR="001848C3">
        <w:t>functional requirement</w:t>
      </w:r>
      <w:r w:rsidR="00BA005E">
        <w:t xml:space="preserve">, </w:t>
      </w:r>
      <w:r w:rsidR="00053E83">
        <w:t xml:space="preserve">in terms of the allowable leak rate, </w:t>
      </w:r>
      <w:r w:rsidR="00BA005E">
        <w:t xml:space="preserve">two </w:t>
      </w:r>
      <w:r w:rsidR="0017008E">
        <w:t>aspects need</w:t>
      </w:r>
      <w:r w:rsidR="00053E83">
        <w:t xml:space="preserve"> </w:t>
      </w:r>
      <w:r w:rsidR="00BA005E">
        <w:t xml:space="preserve">to </w:t>
      </w:r>
      <w:r w:rsidR="001848C3">
        <w:t xml:space="preserve">be </w:t>
      </w:r>
      <w:r w:rsidR="00BA005E">
        <w:t>analysed</w:t>
      </w:r>
      <w:r w:rsidR="00E71228">
        <w:t xml:space="preserve"> viz., </w:t>
      </w:r>
      <w:proofErr w:type="spellStart"/>
      <w:r w:rsidR="00E71228">
        <w:t>i</w:t>
      </w:r>
      <w:proofErr w:type="spellEnd"/>
      <w:r w:rsidR="00E71228">
        <w:t>)</w:t>
      </w:r>
      <w:r w:rsidR="00CE7F03">
        <w:t xml:space="preserve"> </w:t>
      </w:r>
      <w:r w:rsidR="00E71228">
        <w:t>thermal loading</w:t>
      </w:r>
      <w:r w:rsidR="00CE7F03">
        <w:t xml:space="preserve"> o</w:t>
      </w:r>
      <w:r w:rsidR="00E71228">
        <w:t xml:space="preserve">n the containment </w:t>
      </w:r>
      <w:r w:rsidR="00053E83">
        <w:t xml:space="preserve">and </w:t>
      </w:r>
      <w:r w:rsidR="00E71228">
        <w:t xml:space="preserve">ii) </w:t>
      </w:r>
      <w:r w:rsidR="00BA005E">
        <w:t>amount of RN inventory suspended in the containment</w:t>
      </w:r>
      <w:r w:rsidR="003015E1">
        <w:t xml:space="preserve"> available </w:t>
      </w:r>
      <w:r w:rsidR="001848C3">
        <w:t>for</w:t>
      </w:r>
      <w:r w:rsidR="003015E1">
        <w:t xml:space="preserve"> release as a function</w:t>
      </w:r>
      <w:r w:rsidR="00E71228">
        <w:t xml:space="preserve"> of time</w:t>
      </w:r>
      <w:r w:rsidR="00BA005E">
        <w:t>.</w:t>
      </w:r>
      <w:r w:rsidR="00053E83">
        <w:t xml:space="preserve"> </w:t>
      </w:r>
      <w:r w:rsidR="00AD418D">
        <w:t xml:space="preserve">The present manuscript analyses the amount of RN in the containment following a postulated severe accident using both best estimate </w:t>
      </w:r>
      <w:r w:rsidR="00A87EAE">
        <w:t xml:space="preserve">approach </w:t>
      </w:r>
      <w:r w:rsidR="00AD418D">
        <w:t>as well as conservative estimate</w:t>
      </w:r>
      <w:r w:rsidR="00C61736">
        <w:t xml:space="preserve"> approach</w:t>
      </w:r>
      <w:r w:rsidR="00AD418D">
        <w:t xml:space="preserve">. </w:t>
      </w:r>
    </w:p>
    <w:p w14:paraId="548D6CA2" w14:textId="79F42F21" w:rsidR="000E686F" w:rsidRDefault="000712FA" w:rsidP="000712FA">
      <w:pPr>
        <w:pStyle w:val="BodyText"/>
      </w:pPr>
      <w:r>
        <w:t>In this</w:t>
      </w:r>
      <w:r w:rsidR="001848C3">
        <w:t xml:space="preserve"> study</w:t>
      </w:r>
      <w:r>
        <w:t xml:space="preserve">, in-containment source term is determined for </w:t>
      </w:r>
      <w:r w:rsidR="00961BA8">
        <w:t>a</w:t>
      </w:r>
      <w:r>
        <w:t xml:space="preserve"> </w:t>
      </w:r>
      <w:r w:rsidR="00961BA8">
        <w:t xml:space="preserve">reference </w:t>
      </w:r>
      <w:r>
        <w:t xml:space="preserve">medium sized sodium cooled fast reactor. </w:t>
      </w:r>
      <w:r w:rsidR="00CA6385">
        <w:t xml:space="preserve">For the analysis, </w:t>
      </w:r>
      <w:r w:rsidR="00A854B8" w:rsidRPr="007F1B51">
        <w:t>Unprotected Loss of Flow Accident (ULOFA)</w:t>
      </w:r>
      <w:r w:rsidR="0017008E">
        <w:t xml:space="preserve"> </w:t>
      </w:r>
      <w:r w:rsidR="0017236A">
        <w:t xml:space="preserve">and the </w:t>
      </w:r>
      <w:r w:rsidR="00CA6385">
        <w:t>resulting whole core melt scenario</w:t>
      </w:r>
      <w:r w:rsidR="00CE1EF3">
        <w:t xml:space="preserve"> is considered</w:t>
      </w:r>
      <w:r w:rsidR="00CA6385">
        <w:t>.</w:t>
      </w:r>
      <w:r w:rsidR="0017008E">
        <w:t xml:space="preserve"> </w:t>
      </w:r>
      <w:r w:rsidR="00CA6385">
        <w:t>The detailed specification of the reference reactor</w:t>
      </w:r>
      <w:r w:rsidR="007B56AA">
        <w:t xml:space="preserve"> and accident progression</w:t>
      </w:r>
      <w:r w:rsidR="00CA6385">
        <w:t xml:space="preserve"> can be found in P R </w:t>
      </w:r>
      <w:r w:rsidR="0017008E">
        <w:t>Patel, A</w:t>
      </w:r>
      <w:r w:rsidR="00961BA8">
        <w:t xml:space="preserve">. </w:t>
      </w:r>
      <w:r w:rsidR="00CA6385">
        <w:t xml:space="preserve">John </w:t>
      </w:r>
      <w:r w:rsidR="0017008E">
        <w:t>Arul,</w:t>
      </w:r>
      <w:r w:rsidR="00961BA8">
        <w:t xml:space="preserve"> and P. </w:t>
      </w:r>
      <w:proofErr w:type="spellStart"/>
      <w:r w:rsidR="00961BA8">
        <w:t>Chellapandi</w:t>
      </w:r>
      <w:proofErr w:type="spellEnd"/>
      <w:r w:rsidR="00961BA8">
        <w:t xml:space="preserve"> et. al. </w:t>
      </w:r>
      <w:r w:rsidR="00AC4210">
        <w:fldChar w:fldCharType="begin"/>
      </w:r>
      <w:r w:rsidR="005761A6">
        <w:instrText xml:space="preserve"> ADDIN ZOTERO_ITEM CSL_CITATION {"citationID":"QZjldJKk","properties":{"formattedCitation":"[1,2]","plainCitation":"[1,2]","dontUpdate":true,"noteIndex":0},"citationItems":[{"id":2309,"uris":["http://zotero.org/users/3664479/items/V3GMHEFE"],"uri":["http://zotero.org/users/3664479/items/V3GMHEFE"],"itemData":{"id":2309,"type":"article-journal","abstract":"Quantifying the severe accident in-vessel source term for a fast reactor is a computationally challenging task owing to the complex phenomena and wide range of accident paths to be studied. A chemical equilibrium approach offers a relatively accident path independent way to quantify the source term. Here we follow a thermochemical equilibrium approach to the determination of in-vessel source term for a medium-size oxide-fuel sodium-cooled fast reactor. Assuming a uniformly mixed molten corium at a given temperature and volume, the quantity of radionuclides released to the cover gas volume in gaseous form is determined. The development of a modular code in Python for the calculation of equilibrium species in different phases from specified initial inventory at given thermodynamic conditions and its validation are discussed. From the calculations, it is observed that strontium, europium and other lanthanides form stable oxide species in the sodium as opposed to the elemental form in metal fuel reactors. As is the case with noble gases, almost complete inventory of alkali metals and antimony could be released to the cover gas in elemental form (Cs, Sb). The differences in release fractions between metal fuelled and oxide fuelled reactors are brought out in the study.","container-title":"Nuclear Engineering and Design","DOI":"10.1016/j.nucengdes.2020.110583","ISSN":"00295493","journalAbbreviation":"Nuclear Engineering and Design","language":"en","page":"110583","source":"DOI.org (Crossref)","title":"In-vessel source term calculation using chemical equilibrium approach for a medium sized sodium cooled fast reactor","URL":"https://linkinghub.elsevier.com/retrieve/pii/S0029549320300789","volume":"362","author":[{"family":"Patel","given":"Parthkumar Rajendrabhai"},{"family":"John Arul","given":"A"}],"accessed":{"date-parts":[["2020",10,9]]},"issued":{"date-parts":[["2020",6]]}},"label":"page"},{"id":1685,"uris":["http://zotero.org/users/3664479/items/FBT4BSAC"],"uri":["http://zotero.org/users/3664479/items/FBT4BSAC"],"itemData":{"id":1685,"type":"article-journal","abstract":"The mechanical consequences of a core disruptive accident (CDA) in a fast breeder reactor are described. The consequences are development of deformations and strains in the vessels, intermediate heat exchangers (IHX) and decay heat exchangers (DHX), impact of sodium slug on the bottom surface of the top shield, sodium release to reactor containment building through top shield penetrations, sodium fire and consequent temperature and pressure rise in reactor containment building (RCB). These are quantified for 500 MWe Prototype Fast Breeder Reactor (PFBR) for a CDA with 100 MJ work potential. The results are validated by conducting a series of experiments on 1/30th and 1/13th scaled down models with increasing complexities. Mechanical energy release due to nuclear excursion is simulated by chemical explosion of specially developed low density explosive charge. Based on these studies, structural integrity of primary containment, IHX and DHX is demonstrated. The sodium release to RCB is 350 kg which causes pressure rise of 12 kPa in RCB.","language":"en","page":"9","source":"Zotero","title":"Analysis for Mechanical Consequences of a Core Disruptive Accident in Prototype Fast Breeder Reactor","author":[{"family":"Chellapandi","given":"P"},{"family":"Velusamy","given":"K"},{"family":"Chetal","given":"S C"},{"family":"Bhoje","given":"S B"},{"family":"Lal","given":"Harbans"},{"family":"Sethi","given":"V S"}]},"label":"page"}],"schema":"https://github.com/citation-style-language/schema/raw/master/csl-citation.json"} </w:instrText>
      </w:r>
      <w:r w:rsidR="00AC4210">
        <w:fldChar w:fldCharType="separate"/>
      </w:r>
      <w:r w:rsidR="007B56AA" w:rsidRPr="007B56AA">
        <w:t>[1,</w:t>
      </w:r>
      <w:r w:rsidR="00961BA8">
        <w:t xml:space="preserve"> </w:t>
      </w:r>
      <w:r w:rsidR="007B56AA" w:rsidRPr="007B56AA">
        <w:t>2]</w:t>
      </w:r>
      <w:r w:rsidR="00AC4210">
        <w:fldChar w:fldCharType="end"/>
      </w:r>
      <w:r w:rsidR="00CA6385">
        <w:t>.</w:t>
      </w:r>
      <w:r w:rsidR="00C23383">
        <w:t xml:space="preserve"> Some important phenomena </w:t>
      </w:r>
      <w:r w:rsidR="00961BA8">
        <w:t>pertaining</w:t>
      </w:r>
      <w:r w:rsidR="00C23383">
        <w:t xml:space="preserve"> to the RN release</w:t>
      </w:r>
      <w:r w:rsidR="0017008E">
        <w:t xml:space="preserve"> </w:t>
      </w:r>
      <w:r w:rsidR="0017236A">
        <w:t xml:space="preserve">with respect to the specific postulated accident scenario </w:t>
      </w:r>
      <w:r w:rsidR="00EF233A">
        <w:t xml:space="preserve">are as follows: </w:t>
      </w:r>
      <w:r w:rsidR="00961BA8">
        <w:t>As per the deterministic code simulations, a</w:t>
      </w:r>
      <w:r w:rsidR="00EF233A">
        <w:t>t about 16</w:t>
      </w:r>
      <w:r w:rsidR="00883160">
        <w:t>-17</w:t>
      </w:r>
      <w:r w:rsidR="00EF233A">
        <w:t xml:space="preserve"> seconds</w:t>
      </w:r>
      <w:r w:rsidR="002F7F16">
        <w:t xml:space="preserve"> post initiating event</w:t>
      </w:r>
      <w:r w:rsidR="00DA034D">
        <w:t xml:space="preserve">, </w:t>
      </w:r>
      <w:r w:rsidR="00DE72D0">
        <w:t xml:space="preserve">claddings at </w:t>
      </w:r>
      <w:r w:rsidR="00DA034D">
        <w:t>the centre top portion of the</w:t>
      </w:r>
      <w:r w:rsidR="00DE72D0">
        <w:t xml:space="preserve"> fuel pin</w:t>
      </w:r>
      <w:r w:rsidR="00CE1EF3">
        <w:t>s</w:t>
      </w:r>
      <w:r w:rsidR="0017008E">
        <w:t xml:space="preserve"> </w:t>
      </w:r>
      <w:r w:rsidR="00EC1440">
        <w:t>are</w:t>
      </w:r>
      <w:r w:rsidR="00883160">
        <w:t xml:space="preserve"> expected</w:t>
      </w:r>
      <w:r w:rsidR="0017008E">
        <w:t xml:space="preserve"> </w:t>
      </w:r>
      <w:r w:rsidR="0017236A">
        <w:t xml:space="preserve">to </w:t>
      </w:r>
      <w:r w:rsidR="00DE72D0">
        <w:t xml:space="preserve">fail. This leads to </w:t>
      </w:r>
      <w:r w:rsidR="00961BA8">
        <w:t xml:space="preserve">the </w:t>
      </w:r>
      <w:r w:rsidR="00DE72D0">
        <w:t>release of most of the non-condensable gases (e.g., Xe and Kr)</w:t>
      </w:r>
      <w:r w:rsidR="00883160">
        <w:t xml:space="preserve">, JOG and volatile RNs from the </w:t>
      </w:r>
      <w:r w:rsidR="00961BA8">
        <w:t>fu</w:t>
      </w:r>
      <w:r w:rsidR="0017008E">
        <w:t>el</w:t>
      </w:r>
      <w:r w:rsidR="00961BA8">
        <w:t xml:space="preserve"> pin </w:t>
      </w:r>
      <w:r w:rsidR="00883160">
        <w:t>plenum.</w:t>
      </w:r>
      <w:r w:rsidR="0017008E">
        <w:t xml:space="preserve"> </w:t>
      </w:r>
      <w:r w:rsidR="00213DB1">
        <w:t xml:space="preserve">These RNs and non-condensable gases will </w:t>
      </w:r>
      <w:r w:rsidR="00CE1EF3">
        <w:t>be released</w:t>
      </w:r>
      <w:r w:rsidR="00213DB1">
        <w:t xml:space="preserve"> to the cover gas </w:t>
      </w:r>
      <w:r w:rsidR="00961BA8">
        <w:t xml:space="preserve">in the form </w:t>
      </w:r>
      <w:r w:rsidR="0017008E">
        <w:t>of non</w:t>
      </w:r>
      <w:r w:rsidR="00213DB1">
        <w:t xml:space="preserve">-condensable bubble swarm. Most of </w:t>
      </w:r>
      <w:r w:rsidR="0017236A">
        <w:t xml:space="preserve">the non-volatile </w:t>
      </w:r>
      <w:r w:rsidR="00213DB1">
        <w:t xml:space="preserve">RNs </w:t>
      </w:r>
      <w:r w:rsidR="00A167C8">
        <w:t xml:space="preserve">in the bubbles </w:t>
      </w:r>
      <w:r w:rsidR="00213DB1">
        <w:t xml:space="preserve">will be scrubbed in the sodium as </w:t>
      </w:r>
      <w:r w:rsidR="00426025">
        <w:t>there is sufficient distance between core top and the cover gas space (distance: 5 m).</w:t>
      </w:r>
      <w:r w:rsidR="00A167C8">
        <w:t xml:space="preserve"> </w:t>
      </w:r>
      <w:r w:rsidR="00426025">
        <w:t xml:space="preserve">Eventually, </w:t>
      </w:r>
      <w:r w:rsidR="00367596">
        <w:lastRenderedPageBreak/>
        <w:t>since</w:t>
      </w:r>
      <w:r w:rsidR="002461B7">
        <w:t xml:space="preserve"> the </w:t>
      </w:r>
      <w:r w:rsidR="00EC1440">
        <w:t xml:space="preserve">power to flow rate is high, the sodium voiding is expected to start </w:t>
      </w:r>
      <w:r w:rsidR="00CE1EF3">
        <w:t>at about</w:t>
      </w:r>
      <w:r w:rsidR="00EC1440">
        <w:t xml:space="preserve"> 25 seconds</w:t>
      </w:r>
      <w:r w:rsidR="0017008E">
        <w:t xml:space="preserve"> </w:t>
      </w:r>
      <w:r w:rsidR="00CE1EF3">
        <w:t xml:space="preserve">near highly rated </w:t>
      </w:r>
      <w:r w:rsidR="009422CB">
        <w:t xml:space="preserve">fuel </w:t>
      </w:r>
      <w:r w:rsidR="00CE1EF3">
        <w:t>sub-assemblies</w:t>
      </w:r>
      <w:r w:rsidR="00EC1440">
        <w:t xml:space="preserve">. </w:t>
      </w:r>
      <w:r w:rsidR="00426025">
        <w:t>Subsequently</w:t>
      </w:r>
      <w:r w:rsidR="00EC1440">
        <w:t>, the fuel melt will lead to core bubble formation</w:t>
      </w:r>
      <w:r w:rsidR="00EF5A8C">
        <w:t xml:space="preserve"> </w:t>
      </w:r>
      <w:r w:rsidR="00AC4210">
        <w:fldChar w:fldCharType="begin"/>
      </w:r>
      <w:r w:rsidR="007B56AA">
        <w:instrText xml:space="preserve"> ADDIN ZOTERO_ITEM CSL_CITATION {"citationID":"K6Mlrlf2","properties":{"formattedCitation":"[3]","plainCitation":"[3]","noteIndex":0},"citationItems":[{"id":1948,"uris":["http://zotero.org/users/3664479/items/S95J5VMK"],"uri":["http://zotero.org/users/3664479/items/S95J5VMK"],"itemData":{"id":1948,"type":"article-journal","abstract":"A comparative study has been made on the mechanical energy released in a core disruptive accident resulting from an unprotected loss of flow accident (LOFA) in a medium sized liquid metal fast breeder reactor with oxide, carbide and metal fuels. The study is conducted by ignoring the passive safety features incorporated in the design so that the accident scenario culminates in an energetic disassembly of the core with large energy release. The paper further provides the salient features of the analysis and presents the results with suitable physical explanations.","container-title":"Annals of Nuclear Energy","DOI":"10.1016/S0306-4549(01)00070-6","ISSN":"0306-4549","issue":"6","journalAbbreviation":"Annals of Nuclear Energy","language":"English","page":"673-683","source":"ScienceDirect","title":"Energetics of core disruptive accident for different fuels for a medium sized fast reactor","URL":"http://www.sciencedirect.com/science/article/pii/S0306454901000706","volume":"29","author":[{"family":"Singh","given":"Om Pal"},{"family":"Harish","given":"R"}],"accessed":{"date-parts":[["2019",8,21]]},"issued":{"date-parts":[["2002",4,1]]}}}],"schema":"https://github.com/citation-style-language/schema/raw/master/csl-citation.json"} </w:instrText>
      </w:r>
      <w:r w:rsidR="00AC4210">
        <w:fldChar w:fldCharType="separate"/>
      </w:r>
      <w:r w:rsidR="000B17B4" w:rsidRPr="000B17B4">
        <w:t>[3]</w:t>
      </w:r>
      <w:r w:rsidR="00AC4210">
        <w:fldChar w:fldCharType="end"/>
      </w:r>
      <w:r w:rsidR="00BB3A1D">
        <w:t>.</w:t>
      </w:r>
      <w:r w:rsidR="0035154B">
        <w:t xml:space="preserve"> </w:t>
      </w:r>
      <w:r w:rsidR="00BB3A1D">
        <w:t>The</w:t>
      </w:r>
      <w:r w:rsidR="00EC1440">
        <w:t xml:space="preserve"> expansion </w:t>
      </w:r>
      <w:r w:rsidR="00BB3A1D">
        <w:t xml:space="preserve">of core bubble </w:t>
      </w:r>
      <w:r w:rsidR="00EC1440">
        <w:t>lead</w:t>
      </w:r>
      <w:r w:rsidR="0035154B">
        <w:t>s</w:t>
      </w:r>
      <w:r w:rsidR="0017008E">
        <w:t xml:space="preserve"> </w:t>
      </w:r>
      <w:r w:rsidR="0035154B">
        <w:t>to</w:t>
      </w:r>
      <w:r w:rsidR="00EC1440">
        <w:t xml:space="preserve"> </w:t>
      </w:r>
      <w:r w:rsidR="00BB3A1D">
        <w:t xml:space="preserve">impact of sodium to the roof slab, failure of roof slab and sodium release from the roof slab. </w:t>
      </w:r>
      <w:r w:rsidR="0035154B">
        <w:t>The RN released from the fuel d</w:t>
      </w:r>
      <w:r w:rsidR="00213DB1">
        <w:t>uring the pre-disassembly and disassembly phase</w:t>
      </w:r>
      <w:r w:rsidR="0035154B">
        <w:t>s of the accident</w:t>
      </w:r>
      <w:r w:rsidR="00213DB1">
        <w:t xml:space="preserve">, </w:t>
      </w:r>
      <w:r w:rsidR="00CE1EF3">
        <w:t>will be released with the</w:t>
      </w:r>
      <w:r w:rsidR="00225232">
        <w:t xml:space="preserve"> ejected</w:t>
      </w:r>
      <w:r w:rsidR="00CE1EF3">
        <w:t xml:space="preserve"> sodium. </w:t>
      </w:r>
      <w:r w:rsidR="0035154B">
        <w:t xml:space="preserve">It may be noted here that </w:t>
      </w:r>
      <w:r w:rsidR="00CE1EF3">
        <w:t>the RN</w:t>
      </w:r>
      <w:r w:rsidR="00BC23B1">
        <w:t xml:space="preserve"> dissolved</w:t>
      </w:r>
      <w:r w:rsidR="00CE1EF3">
        <w:t xml:space="preserve"> in the top</w:t>
      </w:r>
      <w:r w:rsidR="00BC23B1">
        <w:t xml:space="preserve"> portion of</w:t>
      </w:r>
      <w:r w:rsidR="00CE1EF3">
        <w:t xml:space="preserve"> sodium </w:t>
      </w:r>
      <w:r w:rsidR="0035154B">
        <w:t>only will</w:t>
      </w:r>
      <w:r w:rsidR="00CE1EF3">
        <w:t xml:space="preserve"> be released with the </w:t>
      </w:r>
      <w:r w:rsidR="00BC23B1">
        <w:t>ejected</w:t>
      </w:r>
      <w:r w:rsidR="00CE1EF3">
        <w:t xml:space="preserve"> sodium. The released sodium reacts with the containment atmosphere, forming RN and sodium aerosol suspended in the containment. </w:t>
      </w:r>
      <w:r w:rsidR="0035154B">
        <w:t xml:space="preserve">The late phase release will be from the </w:t>
      </w:r>
      <w:r w:rsidR="00EF5A8C">
        <w:t>evaporation</w:t>
      </w:r>
      <w:r w:rsidR="0035154B">
        <w:t xml:space="preserve"> of the suspended RN from the primary pool.</w:t>
      </w:r>
    </w:p>
    <w:p w14:paraId="508D5D37" w14:textId="77777777" w:rsidR="000712FA" w:rsidRDefault="000712FA" w:rsidP="000712FA">
      <w:pPr>
        <w:pStyle w:val="BodyText"/>
      </w:pPr>
      <w:r w:rsidRPr="00367596">
        <w:t xml:space="preserve">The objectives of the </w:t>
      </w:r>
      <w:r w:rsidR="00367596" w:rsidRPr="00367596">
        <w:t>current analysis</w:t>
      </w:r>
      <w:r w:rsidRPr="00367596">
        <w:t xml:space="preserve"> are to determine the containment temperature and pressure transients due to the burning of ejected sodium, determination of the amount of suspended and deposited sodium aerosols generated from combustion and the determination of the amount of suspended radio nuclides in the containment with time. The analysis performed here is for the </w:t>
      </w:r>
      <w:r w:rsidR="0017236A">
        <w:t xml:space="preserve">case of a </w:t>
      </w:r>
      <w:r w:rsidRPr="00367596">
        <w:t>leak tight containment.</w:t>
      </w:r>
    </w:p>
    <w:p w14:paraId="5A3DE311" w14:textId="2D0661D1" w:rsidR="000712FA" w:rsidRDefault="000712FA" w:rsidP="00072AB4">
      <w:pPr>
        <w:pStyle w:val="BodyText"/>
      </w:pPr>
      <w:r>
        <w:t>The temperature and pressures are determined for the instantaneous spray fire, where the released sodium</w:t>
      </w:r>
      <w:r w:rsidR="00FC54F0">
        <w:t xml:space="preserve"> spray</w:t>
      </w:r>
      <w:r>
        <w:t xml:space="preserve"> from the reactor vessel instantaneously reacts with the available oxygen in the containment. This gives us the bounding temperature and pressures in the containment due to sodium fires. </w:t>
      </w:r>
      <w:r w:rsidR="00367596">
        <w:t>Additionally, since</w:t>
      </w:r>
      <w:r>
        <w:t>, there is significant uncertainty involved in the determination of the in-vessel source term</w:t>
      </w:r>
      <w:r w:rsidR="0035154B">
        <w:t xml:space="preserve"> which is being used as input</w:t>
      </w:r>
      <w:r>
        <w:t xml:space="preserve">, </w:t>
      </w:r>
      <w:r w:rsidR="00FC54F0">
        <w:t>t</w:t>
      </w:r>
      <w:r>
        <w:t xml:space="preserve">he </w:t>
      </w:r>
      <w:r w:rsidR="00FC54F0">
        <w:t>in-</w:t>
      </w:r>
      <w:r>
        <w:t xml:space="preserve">containment </w:t>
      </w:r>
      <w:r w:rsidR="00FC54F0">
        <w:t xml:space="preserve">source </w:t>
      </w:r>
      <w:r w:rsidR="00367596">
        <w:t>w</w:t>
      </w:r>
      <w:r w:rsidR="00FC54F0">
        <w:t xml:space="preserve">as </w:t>
      </w:r>
      <w:r>
        <w:t>determined using three set</w:t>
      </w:r>
      <w:r w:rsidR="0035154B">
        <w:t>s</w:t>
      </w:r>
      <w:r>
        <w:t xml:space="preserve"> of the in-vessel release fractions, viz. </w:t>
      </w:r>
      <w:proofErr w:type="spellStart"/>
      <w:r>
        <w:t>i</w:t>
      </w:r>
      <w:proofErr w:type="spellEnd"/>
      <w:r>
        <w:t>) conservative in-vessel release fractions derived from the various LWR literatures</w:t>
      </w:r>
      <w:r w:rsidR="0035154B">
        <w:t xml:space="preserve"> </w:t>
      </w:r>
      <w:r w:rsidR="00AC4210">
        <w:fldChar w:fldCharType="begin"/>
      </w:r>
      <w:r w:rsidR="00072AB4">
        <w:instrText xml:space="preserve"> ADDIN ZOTERO_ITEM CSL_CITATION {"citationID":"Ush2XQ28","properties":{"formattedCitation":"[4\\uc0\\u8211{}8]","plainCitation":"[4–8]","noteIndex":0},"citationItems":[{"id":1699,"uris":["http://zotero.org/users/3664479/items/XI2PKKCP"],"uri":["http://zotero.org/users/3664479/items/XI2PKKCP"],"itemData":{"id":1699,"type":"report","event-place":"Washington, D. C.","genre":"Technical Report","language":"English","number":"TID-14844","publisher":"US Atomic Energy Commission","publisher-place":"Washington, D. C.","title":"Calculation of distance factors for power and test reactor sites","author":[{"family":"Dinunno","given":"J. J."},{"family":"Anderson","given":"F. D."},{"family":"Baker","given":"R. E."},{"family":"Waterfield","given":"F. C."}],"issued":{"date-parts":[["1962",3]]}}},{"id":463,"uris":["http://zotero.org/users/3664479/items/JR5WILHP"],"uri":["http://zotero.org/users/3664479/items/JR5WILHP"],"itemData":{"id":463,"type":"article-journal","container-title":"NUREG-1465","source":"Google Scholar","title":"Accident source terms for light-water nuclear power plants","URL":"http://www.iaea.org/inis/collection/NCLCollectionStore/_Public/26/050/26050072.pdf","volume":"6","author":[{"family":"Soffer","given":"L."},{"family":"Burson","given":"S. B."},{"family":"Ferrell","given":"C. M."},{"family":"Lee","given":"R. Y."},{"family":"Ridgely","given":"J. N."}],"accessed":{"date-parts":[["2017",7,20]]},"issued":{"date-parts":[["1995"]]}}},{"id":151,"uris":["http://zotero.org/users/3664479/items/56XMUYGR"],"uri":["http://zotero.org/users/3664479/items/56XMUYGR"],"itemData":{"id":151,"type":"paper-conference","event":"Evaluation of radioactive materials and sodium fires in fast reactors","event-place":"Japan","language":"English","publisher-place":"Japan","source":"inis.iaea.org","title":"Evaluation of the LMFBR cover gas source term and synthesis of the associated R and D","URL":"http://inis.iaea.org/Search/search.aspx?orig_q=RN:31044835","author":[{"family":"Balard","given":"F."},{"family":"Carluec","given":"B."}],"issued":{"date-parts":[["1996",11,11]]}}},{"id":232,"uris":["http://zotero.org/users/3664479/items/852JCNVH"],"uri":["http://zotero.org/users/3664479/items/852JCNVH"],"itemData":{"id":232,"type":"paper-conference","event":"One decade after Chernobyl: Summing up the consequences of the accident","event-place":"Vienna, Austria","language":"eng","page":"183","publisher":"International Atomic Energy Agency","publisher-place":"Vienna, Austria","source":"Gemeinsamer Bibliotheksverbund ISBN","title":"The Chernobyl reactor accident source term: Development of a consensus view","title-short":"The Chernobyl fallout in Sweden","volume":"2","author":[{"family":"Guntay","given":"Salih"},{"family":"Powers","given":"D. A."},{"family":"Devell","given":"L"}],"issued":{"date-parts":[["1996",4,8]]}}},{"id":475,"uris":["http://zotero.org/users/3664479/items/WQLK58WB"],"uri":["http://zotero.org/users/3664479/items/WQLK58WB"],"itemData":{"id":475,"type":"book","note":"00980","publisher":"NRC","source":"Google Scholar","title":"Reactor safety study: an assessment of accident risks in US commercial nuclear power plants","title-short":"Reactor safety study","volume":"2","author":[{"family":"Commission","given":"US Nuclear Regulatory"}],"issued":{"date-parts":[["1974"]]}}}],"schema":"https://github.com/citation-style-language/schema/raw/master/csl-citation.json"} </w:instrText>
      </w:r>
      <w:r w:rsidR="00AC4210">
        <w:fldChar w:fldCharType="separate"/>
      </w:r>
      <w:r w:rsidR="00072AB4" w:rsidRPr="00072AB4">
        <w:rPr>
          <w:szCs w:val="24"/>
        </w:rPr>
        <w:t>[4–8]</w:t>
      </w:r>
      <w:r w:rsidR="00AC4210">
        <w:fldChar w:fldCharType="end"/>
      </w:r>
      <w:r>
        <w:t xml:space="preserve"> ii) in-vessel release fraction arrived from the thermo</w:t>
      </w:r>
      <w:r w:rsidR="00C866FF">
        <w:t>-chemical</w:t>
      </w:r>
      <w:r>
        <w:t xml:space="preserve"> equilibrium calculation with no mixture assumption</w:t>
      </w:r>
      <w:r w:rsidR="00815B07">
        <w:t xml:space="preserve"> </w:t>
      </w:r>
      <w:r w:rsidR="00AC4210">
        <w:fldChar w:fldCharType="begin"/>
      </w:r>
      <w:r w:rsidR="007B56AA">
        <w:instrText xml:space="preserve"> ADDIN ZOTERO_ITEM CSL_CITATION {"citationID":"Hz58PByO","properties":{"formattedCitation":"[1]","plainCitation":"[1]","noteIndex":0},"citationItems":[{"id":2309,"uris":["http://zotero.org/users/3664479/items/V3GMHEFE"],"uri":["http://zotero.org/users/3664479/items/V3GMHEFE"],"itemData":{"id":2309,"type":"article-journal","abstract":"Quantifying the severe accident in-vessel source term for a fast reactor is a computationally challenging task owing to the complex phenomena and wide range of accident paths to be studied. A chemical equilibrium approach offers a relatively accident path independent way to quantify the source term. Here we follow a thermochemical equilibrium approach to the determination of in-vessel source term for a medium-size oxide-fuel sodium-cooled fast reactor. Assuming a uniformly mixed molten corium at a given temperature and volume, the quantity of radionuclides released to the cover gas volume in gaseous form is determined. The development of a modular code in Python for the calculation of equilibrium species in different phases from specified initial inventory at given thermodynamic conditions and its validation are discussed. From the calculations, it is observed that strontium, europium and other lanthanides form stable oxide species in the sodium as opposed to the elemental form in metal fuel reactors. As is the case with noble gases, almost complete inventory of alkali metals and antimony could be released to the cover gas in elemental form (Cs, Sb). The differences in release fractions between metal fuelled and oxide fuelled reactors are brought out in the study.","container-title":"Nuclear Engineering and Design","DOI":"10.1016/j.nucengdes.2020.110583","ISSN":"00295493","journalAbbreviation":"Nuclear Engineering and Design","language":"en","page":"110583","source":"DOI.org (Crossref)","title":"In-vessel source term calculation using chemical equilibrium approach for a medium sized sodium cooled fast reactor","URL":"https://linkinghub.elsevier.com/retrieve/pii/S0029549320300789","volume":"362","author":[{"family":"Patel","given":"Parthkumar Rajendrabhai"},{"family":"John Arul","given":"A"}],"accessed":{"date-parts":[["2020",10,9]]},"issued":{"date-parts":[["2020",6]]}}}],"schema":"https://github.com/citation-style-language/schema/raw/master/csl-citation.json"} </w:instrText>
      </w:r>
      <w:r w:rsidR="00AC4210">
        <w:fldChar w:fldCharType="separate"/>
      </w:r>
      <w:r w:rsidR="007B56AA" w:rsidRPr="007B56AA">
        <w:t>[1]</w:t>
      </w:r>
      <w:r w:rsidR="00AC4210">
        <w:fldChar w:fldCharType="end"/>
      </w:r>
      <w:r w:rsidR="005510AF">
        <w:t xml:space="preserve">, where the </w:t>
      </w:r>
      <w:r w:rsidR="00C866FF">
        <w:t xml:space="preserve">vapor fractions </w:t>
      </w:r>
      <w:r w:rsidR="005510AF">
        <w:t xml:space="preserve"> </w:t>
      </w:r>
      <w:r w:rsidR="00C866FF">
        <w:t xml:space="preserve">correspond </w:t>
      </w:r>
      <w:r w:rsidR="005510AF">
        <w:t>to the vapor pressure of the particular species</w:t>
      </w:r>
      <w:r>
        <w:t xml:space="preserve"> iii) in-vessel release fraction arrived from the thermo</w:t>
      </w:r>
      <w:r w:rsidR="00C866FF">
        <w:t>-chemical</w:t>
      </w:r>
      <w:r>
        <w:t xml:space="preserve"> equilibrium calculation </w:t>
      </w:r>
      <w:r w:rsidR="005510AF">
        <w:t>with real mixture assumption, where the solubility of the species and the excess functions</w:t>
      </w:r>
      <w:r w:rsidR="00C866FF">
        <w:t xml:space="preserve"> are considered</w:t>
      </w:r>
      <w:r w:rsidR="005510AF">
        <w:t xml:space="preserve">. </w:t>
      </w:r>
    </w:p>
    <w:p w14:paraId="133CE616" w14:textId="38D53F90" w:rsidR="004A175E" w:rsidRDefault="00BD1C2C" w:rsidP="00537496">
      <w:pPr>
        <w:pStyle w:val="BodyText"/>
      </w:pPr>
      <w:r>
        <w:t>The article is structured as follows:</w:t>
      </w:r>
      <w:r w:rsidR="007E051F">
        <w:t xml:space="preserve"> Section 1 discusses about the temperature and pressure evolution following sodium fire in the containment. </w:t>
      </w:r>
      <w:r w:rsidR="004167C3">
        <w:t xml:space="preserve">Section 2 gives </w:t>
      </w:r>
      <w:r w:rsidR="00C866FF">
        <w:t xml:space="preserve">a </w:t>
      </w:r>
      <w:r w:rsidR="004167C3">
        <w:t>brief description</w:t>
      </w:r>
      <w:r w:rsidR="00C866FF">
        <w:t xml:space="preserve"> of</w:t>
      </w:r>
      <w:r w:rsidR="00815B07">
        <w:t xml:space="preserve"> </w:t>
      </w:r>
      <w:r w:rsidR="004167C3">
        <w:t>the population balance equation</w:t>
      </w:r>
      <w:r w:rsidR="00DC43FA">
        <w:t xml:space="preserve"> used in the analysis</w:t>
      </w:r>
      <w:r w:rsidR="004167C3">
        <w:t>. Section 3 compares the in-containment source term with stand-alone cases and integral case. Section 4 concludes our findings.</w:t>
      </w:r>
    </w:p>
    <w:p w14:paraId="2253847B" w14:textId="77777777" w:rsidR="00E25B68" w:rsidRDefault="00B26444" w:rsidP="0026525A">
      <w:pPr>
        <w:pStyle w:val="Heading2"/>
        <w:numPr>
          <w:ilvl w:val="1"/>
          <w:numId w:val="10"/>
        </w:numPr>
      </w:pPr>
      <w:r>
        <w:t>evolution of the temperature and pressure in the containment</w:t>
      </w:r>
    </w:p>
    <w:p w14:paraId="790E15C8" w14:textId="329ABCC2" w:rsidR="000E27C1" w:rsidRPr="000E27C1" w:rsidRDefault="000E27C1" w:rsidP="000E27C1">
      <w:pPr>
        <w:pStyle w:val="BodyText"/>
      </w:pPr>
      <w:r>
        <w:t xml:space="preserve">The containment integrity is an </w:t>
      </w:r>
      <w:r w:rsidR="00C2193D">
        <w:t>important</w:t>
      </w:r>
      <w:r>
        <w:t xml:space="preserve"> aspect </w:t>
      </w:r>
      <w:r w:rsidR="00DC43FA">
        <w:t>of</w:t>
      </w:r>
      <w:r>
        <w:t xml:space="preserve"> the release of RN </w:t>
      </w:r>
      <w:r w:rsidR="00DC43FA">
        <w:t>to</w:t>
      </w:r>
      <w:r>
        <w:t xml:space="preserve"> the environment</w:t>
      </w:r>
      <w:r w:rsidR="00630E9F">
        <w:t xml:space="preserve"> post severe accident.</w:t>
      </w:r>
      <w:r w:rsidR="00344C39">
        <w:t xml:space="preserve"> In the present section, the temperature and pressure evolution</w:t>
      </w:r>
      <w:r w:rsidR="00815B07">
        <w:t xml:space="preserve"> </w:t>
      </w:r>
      <w:r w:rsidR="00C2193D">
        <w:t xml:space="preserve">in the containment due to sodium fire is studied. </w:t>
      </w:r>
      <w:r w:rsidR="000E686F">
        <w:t>For the current analysis</w:t>
      </w:r>
      <w:r w:rsidR="00DC5E09">
        <w:t>, it is assumed that the expelled sodium will be release</w:t>
      </w:r>
      <w:r w:rsidR="008B65AF">
        <w:t>d</w:t>
      </w:r>
      <w:r w:rsidR="00DC5E09">
        <w:t xml:space="preserve"> in the form of </w:t>
      </w:r>
      <w:r w:rsidR="008B65AF">
        <w:t>a</w:t>
      </w:r>
      <w:r w:rsidR="00DC5E09">
        <w:t xml:space="preserve"> spray. The release</w:t>
      </w:r>
      <w:r w:rsidR="009E4781">
        <w:t>d</w:t>
      </w:r>
      <w:r w:rsidR="00DC5E09">
        <w:t xml:space="preserve"> sodium spray instantaneously reacts with the </w:t>
      </w:r>
      <w:r w:rsidR="008B65AF">
        <w:t>containment air</w:t>
      </w:r>
      <w:r w:rsidR="00DC5E09">
        <w:t>, leading to temperature and pressure rise in the containment. Th</w:t>
      </w:r>
      <w:r w:rsidR="008B65AF">
        <w:t>e</w:t>
      </w:r>
      <w:r w:rsidR="00DC5E09">
        <w:t xml:space="preserve"> </w:t>
      </w:r>
      <w:r w:rsidR="008B65AF">
        <w:t xml:space="preserve">estimated </w:t>
      </w:r>
      <w:r w:rsidR="00DC5E09">
        <w:t xml:space="preserve">temperature and pressure will be bounding temperature and pressure in the containment due to sodium fire. </w:t>
      </w:r>
      <w:r w:rsidR="00327977">
        <w:t xml:space="preserve">The temperature and pressure evolution </w:t>
      </w:r>
      <w:r w:rsidR="00C2193D">
        <w:t>are</w:t>
      </w:r>
      <w:r w:rsidR="008B65AF">
        <w:t xml:space="preserve"> simulated </w:t>
      </w:r>
      <w:r w:rsidR="00327977">
        <w:t>using PFIRE code</w:t>
      </w:r>
      <w:r w:rsidR="00AC4210">
        <w:fldChar w:fldCharType="begin"/>
      </w:r>
      <w:r w:rsidR="007B56AA">
        <w:instrText xml:space="preserve"> ADDIN ZOTERO_ITEM CSL_CITATION {"citationID":"DJQ3Xseq","properties":{"formattedCitation":"[9]","plainCitation":"[9]","noteIndex":0},"citationItems":[{"id":2163,"uris":["http://zotero.org/users/3664479/items/36HDX8YJ"],"uri":["http://zotero.org/users/3664479/items/36HDX8YJ"],"itemData":{"id":2163,"type":"article-journal","abstract":"We study the relative contribution of decay heat compared to sodium ﬁre and solar radiation to the temperature and pressure evolution in the containment of a medium-size SFR following a postulated severe accident. This is an important problem for containment design concerning source term assessment. Sodium ﬁre model, gamma transport of released radiation and solar heat ﬂux model have been integrated to arrive at the results. Further, sensitivity studies are performed with respect to major dependent parameters. From the study, it is observed that decay heat contribution is signiﬁcant as substantially higher values of pressure and temperature are sustained in the containment for a longer duration. This has implications for long term radiation release from the containment. The sensitivity study shows that in-containment release fraction, operating power and core inventory are the most sensitive parameters for the temperature and pressure rise in the containment.","container-title":"Annals of Nuclear Energy","DOI":"10.1016/j.anucene.2019.107189","ISSN":"03064549","journalAbbreviation":"Annals of Nuclear Energy","language":"en","page":"107189","source":"DOI.org (Crossref)","title":"Study of the impact of decay heat on the in-containment temperature and pressure evolution following a hypothetical severe accident in a SFR","URL":"https://linkinghub.elsevier.com/retrieve/pii/S0306454919306991","volume":"138","author":[{"family":"Patel","given":"Parthkumar Rajendrabhai"},{"family":"John Arul","given":"A."},{"family":"Pandikumar","given":"G."}],"accessed":{"date-parts":[["2019",11,27]]},"issued":{"date-parts":[["2020",4]]}}}],"schema":"https://github.com/citation-style-language/schema/raw/master/csl-citation.json"} </w:instrText>
      </w:r>
      <w:r w:rsidR="00AC4210">
        <w:fldChar w:fldCharType="separate"/>
      </w:r>
      <w:r w:rsidR="00072AB4" w:rsidRPr="00072AB4">
        <w:t>[9]</w:t>
      </w:r>
      <w:r w:rsidR="00AC4210">
        <w:fldChar w:fldCharType="end"/>
      </w:r>
      <w:r w:rsidR="00327977">
        <w:t xml:space="preserve">, which is based on the SOFIRE-II code. </w:t>
      </w:r>
      <w:r w:rsidR="007B56AA">
        <w:t xml:space="preserve">These temperatures are used as an input for the </w:t>
      </w:r>
      <w:r w:rsidR="008B65AF">
        <w:t xml:space="preserve">RN </w:t>
      </w:r>
      <w:r w:rsidR="007B56AA">
        <w:t>aerosol dynamics</w:t>
      </w:r>
      <w:r w:rsidR="008B65AF">
        <w:t>.</w:t>
      </w:r>
    </w:p>
    <w:p w14:paraId="2C669537" w14:textId="77777777" w:rsidR="005E3C11" w:rsidRDefault="005E3C11" w:rsidP="005E3C11">
      <w:pPr>
        <w:pStyle w:val="BodyText"/>
      </w:pPr>
    </w:p>
    <w:p w14:paraId="767726AF" w14:textId="77777777" w:rsidR="005E3C11" w:rsidRDefault="005E3C11" w:rsidP="009B2382">
      <w:pPr>
        <w:keepNext/>
        <w:rPr>
          <w:noProof/>
        </w:rPr>
      </w:pPr>
      <w:r w:rsidRPr="007F1B51">
        <w:rPr>
          <w:noProof/>
          <w:lang w:val="en-US"/>
        </w:rPr>
        <w:drawing>
          <wp:inline distT="0" distB="0" distL="0" distR="0" wp14:anchorId="176D0768" wp14:editId="4CC1CD10">
            <wp:extent cx="2546382" cy="1908313"/>
            <wp:effectExtent l="0" t="0" r="6350" b="0"/>
            <wp:docPr id="5191"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554035" cy="1914048"/>
                    </a:xfrm>
                    <a:prstGeom prst="rect">
                      <a:avLst/>
                    </a:prstGeom>
                    <a:noFill/>
                    <a:ln>
                      <a:noFill/>
                    </a:ln>
                  </pic:spPr>
                </pic:pic>
              </a:graphicData>
            </a:graphic>
          </wp:inline>
        </w:drawing>
      </w:r>
      <w:r w:rsidRPr="007F1B51">
        <w:rPr>
          <w:noProof/>
          <w:lang w:val="en-US"/>
        </w:rPr>
        <w:drawing>
          <wp:inline distT="0" distB="0" distL="0" distR="0" wp14:anchorId="41E4C610" wp14:editId="008F3932">
            <wp:extent cx="2544417" cy="1906840"/>
            <wp:effectExtent l="0" t="0" r="8890" b="0"/>
            <wp:docPr id="5193" name="Picture 20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598479" cy="1947355"/>
                    </a:xfrm>
                    <a:prstGeom prst="rect">
                      <a:avLst/>
                    </a:prstGeom>
                    <a:noFill/>
                    <a:ln>
                      <a:noFill/>
                    </a:ln>
                  </pic:spPr>
                </pic:pic>
              </a:graphicData>
            </a:graphic>
          </wp:inline>
        </w:drawing>
      </w:r>
    </w:p>
    <w:p w14:paraId="54140142" w14:textId="77777777" w:rsidR="009B2382" w:rsidRDefault="009B2382" w:rsidP="009B2382">
      <w:pPr>
        <w:pStyle w:val="ListParagraph"/>
        <w:keepNext/>
        <w:numPr>
          <w:ilvl w:val="0"/>
          <w:numId w:val="35"/>
        </w:numPr>
      </w:pPr>
      <w:r>
        <w:t xml:space="preserve">                                                                             (b)</w:t>
      </w:r>
    </w:p>
    <w:p w14:paraId="1E811A38" w14:textId="75745D78" w:rsidR="009B2382" w:rsidRPr="007F1B51" w:rsidRDefault="00632422" w:rsidP="00632422">
      <w:pPr>
        <w:pStyle w:val="Caption"/>
      </w:pPr>
      <w:r>
        <w:t xml:space="preserve">FIG. </w:t>
      </w:r>
      <w:r w:rsidR="00AC4210">
        <w:fldChar w:fldCharType="begin"/>
      </w:r>
      <w:r>
        <w:instrText xml:space="preserve"> SEQ FIG. \* ARABIC </w:instrText>
      </w:r>
      <w:r w:rsidR="00AC4210">
        <w:fldChar w:fldCharType="separate"/>
      </w:r>
      <w:r w:rsidR="002A08D6">
        <w:rPr>
          <w:noProof/>
        </w:rPr>
        <w:t>1</w:t>
      </w:r>
      <w:r w:rsidR="00AC4210">
        <w:fldChar w:fldCharType="end"/>
      </w:r>
      <w:ins w:id="1" w:author="parth patel" w:date="2021-05-31T09:57:00Z">
        <w:r w:rsidR="00E5756E">
          <w:t xml:space="preserve"> </w:t>
        </w:r>
      </w:ins>
      <w:r w:rsidR="009B2382">
        <w:t xml:space="preserve">(a) temperature evolution in the containment following sodium spray fire (b) pressure evolution following sodium spray fire </w:t>
      </w:r>
    </w:p>
    <w:p w14:paraId="59D796A2" w14:textId="31F9AC6C" w:rsidR="009B2382" w:rsidRPr="007F1B51" w:rsidRDefault="009B2382" w:rsidP="00C61736">
      <w:pPr>
        <w:pStyle w:val="BodyText"/>
        <w:rPr>
          <w:b/>
          <w:u w:val="single"/>
        </w:rPr>
      </w:pPr>
      <w:r w:rsidRPr="007F1B51">
        <w:t>For the temperature and pressure evolution in the containment, 100% formation of Na</w:t>
      </w:r>
      <w:r w:rsidRPr="007F1B51">
        <w:rPr>
          <w:vertAlign w:val="subscript"/>
        </w:rPr>
        <w:t>2</w:t>
      </w:r>
      <w:r w:rsidRPr="007F1B51">
        <w:t>O was assumed. The temperature and pressure evolution in the containment is given in the</w:t>
      </w:r>
      <w:r w:rsidR="00815B07">
        <w:t xml:space="preserve"> </w:t>
      </w:r>
      <w:r w:rsidR="00F849F2">
        <w:t>Fig. 1</w:t>
      </w:r>
      <w:r w:rsidRPr="007F1B51">
        <w:t>. As show</w:t>
      </w:r>
      <w:ins w:id="2" w:author="parth patel" w:date="2022-01-13T11:46:00Z">
        <w:r w:rsidR="000D400B">
          <w:t>n</w:t>
        </w:r>
      </w:ins>
      <w:r w:rsidRPr="007F1B51">
        <w:t xml:space="preserve"> in the figure, the </w:t>
      </w:r>
      <w:r w:rsidRPr="007F1B51">
        <w:lastRenderedPageBreak/>
        <w:t>peak temperature in the containment is about 340 K, whereas the peak pressure in the containment is about 12 kPa</w:t>
      </w:r>
      <w:r w:rsidR="008B65AF">
        <w:t>, w</w:t>
      </w:r>
      <w:r w:rsidRPr="007F1B51">
        <w:t>hich is well below the design pressure of 25kPa</w:t>
      </w:r>
      <w:r w:rsidR="00815B07">
        <w:t xml:space="preserve"> </w:t>
      </w:r>
      <w:r w:rsidR="00AC4210">
        <w:fldChar w:fldCharType="begin"/>
      </w:r>
      <w:r w:rsidR="00072AB4">
        <w:instrText xml:space="preserve"> ADDIN ZOTERO_ITEM CSL_CITATION {"citationID":"wt3BlPPs","properties":{"formattedCitation":"[10]","plainCitation":"[10]","noteIndex":0},"citationItems":[{"id":188,"uris":["http://zotero.org/users/3664479/items/V83ZNX96"],"uri":["http://zotero.org/users/3664479/items/V83ZNX96"],"itemData":{"id":188,"type":"paper-conference","event":"17th International Conference on Structural Mechanics in Reactor Technology (SMiRT 17)","language":"English","page":"17–22","source":"Google Scholar","title":"Analysis for mechanical consequences of a core disruptive accident in prototype fast breeder reactor","URL":"https://www.researchgate.net/profile/K_Velusamy/publication/266455315_Analysis_for_Mechanical_Consequences_of_a_Core_Disruptive_Accident_in_Prototype_Fast_Breeder_Reactor/links/557ed62208aec87640dded7d.pdf","author":[{"family":"Chellapandi","given":"P."},{"family":"Velusamy","given":"K."},{"family":"Chetal","given":"S. C."},{"family":"Bhoje","given":"S. B."},{"family":"Lal","given":"Harbans"},{"family":"Sethi","given":"V. S."}],"accessed":{"date-parts":[["2017",8,10]]},"issued":{"date-parts":[["2003",8,17]]}}}],"schema":"https://github.com/citation-style-language/schema/raw/master/csl-citation.json"} </w:instrText>
      </w:r>
      <w:r w:rsidR="00AC4210">
        <w:fldChar w:fldCharType="separate"/>
      </w:r>
      <w:r w:rsidR="00072AB4" w:rsidRPr="00072AB4">
        <w:t>[10]</w:t>
      </w:r>
      <w:r w:rsidR="00AC4210">
        <w:fldChar w:fldCharType="end"/>
      </w:r>
      <w:r w:rsidRPr="007F1B51">
        <w:t>. The temperatures reach room temperature after the 2-3 hours.</w:t>
      </w:r>
    </w:p>
    <w:p w14:paraId="3EBA98D9" w14:textId="77777777" w:rsidR="00EE0041" w:rsidRDefault="004167C3" w:rsidP="0026525A">
      <w:pPr>
        <w:pStyle w:val="Heading2"/>
        <w:numPr>
          <w:ilvl w:val="1"/>
          <w:numId w:val="10"/>
        </w:numPr>
      </w:pPr>
      <w:r>
        <w:t>Population balance equation</w:t>
      </w:r>
      <w:r w:rsidR="005B211E">
        <w:t xml:space="preserve"> FOR AEROSOLS</w:t>
      </w:r>
    </w:p>
    <w:p w14:paraId="17868810" w14:textId="77777777" w:rsidR="00123E27" w:rsidRDefault="00104D8E" w:rsidP="004167C3">
      <w:pPr>
        <w:pStyle w:val="BodyText"/>
      </w:pPr>
      <w:r w:rsidRPr="007F1B51">
        <w:t xml:space="preserve">The </w:t>
      </w:r>
      <w:r w:rsidR="005B211E">
        <w:t xml:space="preserve">sodium along with the </w:t>
      </w:r>
      <w:r w:rsidR="000E57B1">
        <w:t>RNs</w:t>
      </w:r>
      <w:r w:rsidRPr="007F1B51">
        <w:t xml:space="preserve"> that are ejected into the containment during the bubble expansion phase would form aerosols in the containment atmosphere. The subsequent rate of removal</w:t>
      </w:r>
      <w:r w:rsidR="00933AA9">
        <w:t xml:space="preserve"> or deposition</w:t>
      </w:r>
      <w:r w:rsidRPr="007F1B51">
        <w:t xml:space="preserve"> of these aerosols would depend on the condensation rate, size distribution, ambient conditions, agglomeration and removal mechanisms and the surface area available for settling.</w:t>
      </w:r>
      <w:r w:rsidR="008B65AF">
        <w:t xml:space="preserve"> </w:t>
      </w:r>
      <w:r w:rsidR="00944249">
        <w:t xml:space="preserve">The evolution of the aerosol owing </w:t>
      </w:r>
      <w:r w:rsidR="005B211E">
        <w:t xml:space="preserve">to </w:t>
      </w:r>
      <w:r w:rsidR="00944249">
        <w:t>coagulation and removal can be given by t</w:t>
      </w:r>
      <w:r w:rsidR="00123E27" w:rsidRPr="007F1B51">
        <w:t xml:space="preserve">he following </w:t>
      </w:r>
      <w:proofErr w:type="spellStart"/>
      <w:r w:rsidR="00123E27" w:rsidRPr="007F1B51">
        <w:t>integro</w:t>
      </w:r>
      <w:proofErr w:type="spellEnd"/>
      <w:r w:rsidR="00123E27" w:rsidRPr="007F1B51">
        <w:t>-differential equation (</w:t>
      </w:r>
      <w:r w:rsidR="00944249">
        <w:t xml:space="preserve">popularly known as </w:t>
      </w:r>
      <w:proofErr w:type="spellStart"/>
      <w:r w:rsidR="00123E27" w:rsidRPr="007F1B51">
        <w:t>Smoluchowski</w:t>
      </w:r>
      <w:proofErr w:type="spellEnd"/>
      <w:r w:rsidR="008B65AF">
        <w:t xml:space="preserve"> </w:t>
      </w:r>
      <w:r w:rsidR="00944249">
        <w:t>e</w:t>
      </w:r>
      <w:r w:rsidR="00123E27" w:rsidRPr="007F1B51">
        <w:t>quation</w:t>
      </w:r>
      <w:r w:rsidR="004167C3">
        <w:t xml:space="preserve"> or population balance equation</w:t>
      </w:r>
      <w:r w:rsidR="009C4342">
        <w:t xml:space="preserve">) </w:t>
      </w:r>
      <w:r w:rsidR="00AC4210">
        <w:fldChar w:fldCharType="begin"/>
      </w:r>
      <w:r w:rsidR="00072AB4">
        <w:instrText xml:space="preserve"> ADDIN ZOTERO_ITEM CSL_CITATION {"citationID":"NLK6prkd","properties":{"formattedCitation":"[11]","plainCitation":"[11]","noteIndex":0},"citationItems":[{"id":2084,"uris":["http://zotero.org/users/3664479/items/3X8G63IC"],"uri":["http://zotero.org/users/3664479/items/3X8G63IC"],"itemData":{"id":2084,"type":"article-journal","container-title":"Zeitschrift für physikalische Chemie","issue":"1","note":"tex.publisher: De Gruyter Oldenbourg\nCitation Key: smoluchowski1918versuch","page":"129-168","title":"Versuch einer mathematischen Theorie der Koagulationskinetik kolloider Lösungen","volume":"92","author":[{"family":"Smoluchowski","given":"M","dropping-particle":"v"}],"issued":{"date-parts":[["1918"]]}}}],"schema":"https://github.com/citation-style-language/schema/raw/master/csl-citation.json"} </w:instrText>
      </w:r>
      <w:r w:rsidR="00AC4210">
        <w:fldChar w:fldCharType="separate"/>
      </w:r>
      <w:r w:rsidR="00072AB4" w:rsidRPr="00072AB4">
        <w:t>[11]</w:t>
      </w:r>
      <w:r w:rsidR="00AC4210">
        <w:fldChar w:fldCharType="end"/>
      </w:r>
      <w:r w:rsidR="00072AB4">
        <w:t>,</w:t>
      </w:r>
    </w:p>
    <w:p w14:paraId="1F1E8F61" w14:textId="77777777" w:rsidR="00944249" w:rsidRPr="007F1B51" w:rsidRDefault="00944249" w:rsidP="00123E27">
      <w:pPr>
        <w:pStyle w:val="BodyText"/>
      </w:pPr>
    </w:p>
    <w:p w14:paraId="726F2D3D" w14:textId="77777777" w:rsidR="00202EE7" w:rsidRPr="00944249" w:rsidRDefault="00D3574E" w:rsidP="00202EE7">
      <w:pPr>
        <w:jc w:val="center"/>
        <w:rPr>
          <w:sz w:val="20"/>
        </w:rPr>
      </w:pPr>
      <m:oMathPara>
        <m:oMath>
          <m:eqArr>
            <m:eqArrPr>
              <m:maxDist m:val="1"/>
              <m:ctrlPr>
                <w:rPr>
                  <w:rFonts w:ascii="Cambria Math" w:hAnsi="Cambria Math"/>
                  <w:i/>
                </w:rPr>
              </m:ctrlPr>
            </m:eqArrPr>
            <m:e>
              <m:f>
                <m:fPr>
                  <m:ctrlPr>
                    <w:rPr>
                      <w:rFonts w:ascii="Cambria Math" w:hAnsi="Cambria Math"/>
                      <w:sz w:val="20"/>
                    </w:rPr>
                  </m:ctrlPr>
                </m:fPr>
                <m:num>
                  <m:r>
                    <w:rPr>
                      <w:rFonts w:ascii="Cambria Math" w:hAnsi="Cambria Math"/>
                      <w:sz w:val="20"/>
                    </w:rPr>
                    <m:t>∂n</m:t>
                  </m:r>
                  <m:d>
                    <m:dPr>
                      <m:ctrlPr>
                        <w:rPr>
                          <w:rFonts w:ascii="Cambria Math" w:hAnsi="Cambria Math"/>
                          <w:sz w:val="20"/>
                        </w:rPr>
                      </m:ctrlPr>
                    </m:dPr>
                    <m:e>
                      <m:r>
                        <w:rPr>
                          <w:rFonts w:ascii="Cambria Math" w:hAnsi="Cambria Math"/>
                          <w:sz w:val="20"/>
                        </w:rPr>
                        <m:t>v</m:t>
                      </m:r>
                    </m:e>
                  </m:d>
                </m:num>
                <m:den>
                  <m:r>
                    <w:rPr>
                      <w:rFonts w:ascii="Cambria Math" w:hAnsi="Cambria Math"/>
                      <w:sz w:val="20"/>
                    </w:rPr>
                    <m:t>∂t</m:t>
                  </m:r>
                </m:den>
              </m:f>
              <m:r>
                <m:rPr>
                  <m:sty m:val="p"/>
                </m:rPr>
                <w:rPr>
                  <w:rFonts w:ascii="Cambria Math" w:hAnsi="Cambria Math"/>
                  <w:sz w:val="20"/>
                </w:rPr>
                <m:t xml:space="preserve">= </m:t>
              </m:r>
              <m:f>
                <m:fPr>
                  <m:ctrlPr>
                    <w:rPr>
                      <w:rFonts w:ascii="Cambria Math" w:hAnsi="Cambria Math"/>
                      <w:sz w:val="20"/>
                    </w:rPr>
                  </m:ctrlPr>
                </m:fPr>
                <m:num>
                  <m:r>
                    <m:rPr>
                      <m:sty m:val="p"/>
                    </m:rPr>
                    <w:rPr>
                      <w:rFonts w:ascii="Cambria Math" w:hAnsi="Cambria Math"/>
                      <w:sz w:val="20"/>
                    </w:rPr>
                    <m:t>1</m:t>
                  </m:r>
                </m:num>
                <m:den>
                  <m:r>
                    <m:rPr>
                      <m:sty m:val="p"/>
                    </m:rPr>
                    <w:rPr>
                      <w:rFonts w:ascii="Cambria Math" w:hAnsi="Cambria Math"/>
                      <w:sz w:val="20"/>
                    </w:rPr>
                    <m:t>2</m:t>
                  </m:r>
                </m:den>
              </m:f>
              <m:nary>
                <m:naryPr>
                  <m:limLoc m:val="subSup"/>
                  <m:ctrlPr>
                    <w:rPr>
                      <w:rFonts w:ascii="Cambria Math" w:hAnsi="Cambria Math"/>
                      <w:sz w:val="20"/>
                    </w:rPr>
                  </m:ctrlPr>
                </m:naryPr>
                <m:sub>
                  <m:r>
                    <m:rPr>
                      <m:sty m:val="p"/>
                    </m:rPr>
                    <w:rPr>
                      <w:rFonts w:ascii="Cambria Math" w:hAnsi="Cambria Math"/>
                      <w:sz w:val="20"/>
                    </w:rPr>
                    <m:t>0</m:t>
                  </m:r>
                </m:sub>
                <m:sup>
                  <m:r>
                    <w:rPr>
                      <w:rFonts w:ascii="Cambria Math" w:hAnsi="Cambria Math"/>
                      <w:sz w:val="20"/>
                    </w:rPr>
                    <m:t>υ</m:t>
                  </m:r>
                </m:sup>
                <m:e>
                  <m:r>
                    <w:rPr>
                      <w:rFonts w:ascii="Cambria Math" w:hAnsi="Cambria Math"/>
                      <w:sz w:val="20"/>
                    </w:rPr>
                    <m:t>β</m:t>
                  </m:r>
                  <m:d>
                    <m:dPr>
                      <m:ctrlPr>
                        <w:rPr>
                          <w:rFonts w:ascii="Cambria Math" w:hAnsi="Cambria Math"/>
                          <w:sz w:val="20"/>
                        </w:rPr>
                      </m:ctrlPr>
                    </m:dPr>
                    <m:e>
                      <m:r>
                        <w:rPr>
                          <w:rFonts w:ascii="Cambria Math" w:hAnsi="Cambria Math"/>
                          <w:sz w:val="20"/>
                        </w:rPr>
                        <m:t>u</m:t>
                      </m:r>
                      <m:r>
                        <m:rPr>
                          <m:sty m:val="p"/>
                        </m:rPr>
                        <w:rPr>
                          <w:rFonts w:ascii="Cambria Math" w:hAnsi="Cambria Math"/>
                          <w:sz w:val="20"/>
                        </w:rPr>
                        <m:t>,</m:t>
                      </m:r>
                      <m:r>
                        <w:rPr>
                          <w:rFonts w:ascii="Cambria Math" w:hAnsi="Cambria Math"/>
                          <w:sz w:val="20"/>
                        </w:rPr>
                        <m:t>v</m:t>
                      </m:r>
                      <m:r>
                        <m:rPr>
                          <m:sty m:val="p"/>
                        </m:rPr>
                        <w:rPr>
                          <w:rFonts w:ascii="Cambria Math" w:hAnsi="Cambria Math"/>
                          <w:sz w:val="20"/>
                        </w:rPr>
                        <m:t>-</m:t>
                      </m:r>
                      <m:r>
                        <w:rPr>
                          <w:rFonts w:ascii="Cambria Math" w:hAnsi="Cambria Math"/>
                          <w:sz w:val="20"/>
                        </w:rPr>
                        <m:t>u</m:t>
                      </m:r>
                    </m:e>
                  </m:d>
                </m:e>
              </m:nary>
              <m:r>
                <w:rPr>
                  <w:rFonts w:ascii="Cambria Math" w:hAnsi="Cambria Math"/>
                  <w:sz w:val="20"/>
                </w:rPr>
                <m:t>n</m:t>
              </m:r>
              <m:d>
                <m:dPr>
                  <m:ctrlPr>
                    <w:rPr>
                      <w:rFonts w:ascii="Cambria Math" w:hAnsi="Cambria Math"/>
                      <w:sz w:val="20"/>
                    </w:rPr>
                  </m:ctrlPr>
                </m:dPr>
                <m:e>
                  <m:r>
                    <w:rPr>
                      <w:rFonts w:ascii="Cambria Math" w:hAnsi="Cambria Math"/>
                      <w:sz w:val="20"/>
                    </w:rPr>
                    <m:t>v</m:t>
                  </m:r>
                  <m:r>
                    <m:rPr>
                      <m:sty m:val="p"/>
                    </m:rPr>
                    <w:rPr>
                      <w:rFonts w:ascii="Cambria Math" w:hAnsi="Cambria Math"/>
                      <w:sz w:val="20"/>
                    </w:rPr>
                    <m:t>-</m:t>
                  </m:r>
                  <m:r>
                    <w:rPr>
                      <w:rFonts w:ascii="Cambria Math" w:hAnsi="Cambria Math"/>
                      <w:sz w:val="20"/>
                    </w:rPr>
                    <m:t>u</m:t>
                  </m:r>
                </m:e>
              </m:d>
              <m:r>
                <w:rPr>
                  <w:rFonts w:ascii="Cambria Math" w:hAnsi="Cambria Math"/>
                  <w:sz w:val="20"/>
                </w:rPr>
                <m:t>n</m:t>
              </m:r>
              <m:d>
                <m:dPr>
                  <m:ctrlPr>
                    <w:rPr>
                      <w:rFonts w:ascii="Cambria Math" w:hAnsi="Cambria Math"/>
                      <w:sz w:val="20"/>
                    </w:rPr>
                  </m:ctrlPr>
                </m:dPr>
                <m:e>
                  <m:r>
                    <w:rPr>
                      <w:rFonts w:ascii="Cambria Math" w:hAnsi="Cambria Math"/>
                      <w:sz w:val="20"/>
                    </w:rPr>
                    <m:t>u</m:t>
                  </m:r>
                </m:e>
              </m:d>
              <m:r>
                <w:rPr>
                  <w:rFonts w:ascii="Cambria Math" w:hAnsi="Cambria Math"/>
                  <w:sz w:val="20"/>
                </w:rPr>
                <m:t xml:space="preserve">du </m:t>
              </m:r>
              <m:r>
                <m:rPr>
                  <m:sty m:val="p"/>
                </m:rPr>
                <w:rPr>
                  <w:rFonts w:ascii="Cambria Math" w:hAnsi="Cambria Math"/>
                  <w:sz w:val="20"/>
                </w:rPr>
                <m:t>-</m:t>
              </m:r>
              <m:nary>
                <m:naryPr>
                  <m:limLoc m:val="subSup"/>
                  <m:ctrlPr>
                    <w:rPr>
                      <w:rFonts w:ascii="Cambria Math" w:hAnsi="Cambria Math"/>
                      <w:sz w:val="20"/>
                    </w:rPr>
                  </m:ctrlPr>
                </m:naryPr>
                <m:sub>
                  <m:r>
                    <m:rPr>
                      <m:sty m:val="p"/>
                    </m:rPr>
                    <w:rPr>
                      <w:rFonts w:ascii="Cambria Math" w:hAnsi="Cambria Math"/>
                      <w:sz w:val="20"/>
                    </w:rPr>
                    <m:t>0</m:t>
                  </m:r>
                </m:sub>
                <m:sup>
                  <m:r>
                    <m:rPr>
                      <m:sty m:val="p"/>
                    </m:rPr>
                    <w:rPr>
                      <w:rFonts w:ascii="Cambria Math" w:hAnsi="Cambria Math"/>
                      <w:sz w:val="20"/>
                    </w:rPr>
                    <m:t>∞</m:t>
                  </m:r>
                </m:sup>
                <m:e>
                  <m:r>
                    <w:rPr>
                      <w:rFonts w:ascii="Cambria Math" w:hAnsi="Cambria Math"/>
                      <w:sz w:val="20"/>
                    </w:rPr>
                    <m:t>β</m:t>
                  </m:r>
                  <m:d>
                    <m:dPr>
                      <m:ctrlPr>
                        <w:rPr>
                          <w:rFonts w:ascii="Cambria Math" w:hAnsi="Cambria Math"/>
                          <w:sz w:val="20"/>
                        </w:rPr>
                      </m:ctrlPr>
                    </m:dPr>
                    <m:e>
                      <m:r>
                        <w:rPr>
                          <w:rFonts w:ascii="Cambria Math" w:hAnsi="Cambria Math"/>
                          <w:sz w:val="20"/>
                        </w:rPr>
                        <m:t>u</m:t>
                      </m:r>
                      <m:r>
                        <m:rPr>
                          <m:sty m:val="p"/>
                        </m:rPr>
                        <w:rPr>
                          <w:rFonts w:ascii="Cambria Math" w:hAnsi="Cambria Math"/>
                          <w:sz w:val="20"/>
                        </w:rPr>
                        <m:t>,</m:t>
                      </m:r>
                      <m:r>
                        <w:rPr>
                          <w:rFonts w:ascii="Cambria Math" w:hAnsi="Cambria Math"/>
                          <w:sz w:val="20"/>
                        </w:rPr>
                        <m:t>v</m:t>
                      </m:r>
                    </m:e>
                  </m:d>
                  <m:r>
                    <w:rPr>
                      <w:rFonts w:ascii="Cambria Math" w:hAnsi="Cambria Math"/>
                      <w:sz w:val="20"/>
                    </w:rPr>
                    <m:t>n</m:t>
                  </m:r>
                  <m:d>
                    <m:dPr>
                      <m:ctrlPr>
                        <w:rPr>
                          <w:rFonts w:ascii="Cambria Math" w:hAnsi="Cambria Math"/>
                          <w:sz w:val="20"/>
                        </w:rPr>
                      </m:ctrlPr>
                    </m:dPr>
                    <m:e>
                      <m:r>
                        <w:rPr>
                          <w:rFonts w:ascii="Cambria Math" w:hAnsi="Cambria Math"/>
                          <w:sz w:val="20"/>
                        </w:rPr>
                        <m:t>v</m:t>
                      </m:r>
                    </m:e>
                  </m:d>
                  <m:r>
                    <w:rPr>
                      <w:rFonts w:ascii="Cambria Math" w:hAnsi="Cambria Math"/>
                      <w:sz w:val="20"/>
                    </w:rPr>
                    <m:t>n</m:t>
                  </m:r>
                  <m:d>
                    <m:dPr>
                      <m:ctrlPr>
                        <w:rPr>
                          <w:rFonts w:ascii="Cambria Math" w:hAnsi="Cambria Math"/>
                          <w:sz w:val="20"/>
                        </w:rPr>
                      </m:ctrlPr>
                    </m:dPr>
                    <m:e>
                      <m:r>
                        <w:rPr>
                          <w:rFonts w:ascii="Cambria Math" w:hAnsi="Cambria Math"/>
                          <w:sz w:val="20"/>
                        </w:rPr>
                        <m:t>u</m:t>
                      </m:r>
                    </m:e>
                  </m:d>
                  <m:r>
                    <w:rPr>
                      <w:rFonts w:ascii="Cambria Math" w:hAnsi="Cambria Math"/>
                      <w:sz w:val="20"/>
                    </w:rPr>
                    <m:t>du</m:t>
                  </m:r>
                </m:e>
              </m:nary>
              <m:r>
                <m:rPr>
                  <m:sty m:val="p"/>
                </m:rPr>
                <w:rPr>
                  <w:rFonts w:ascii="Cambria Math" w:hAnsi="Cambria Math"/>
                  <w:sz w:val="20"/>
                </w:rPr>
                <m:t xml:space="preserve"> –</m:t>
              </m:r>
              <m:r>
                <w:rPr>
                  <w:rFonts w:ascii="Cambria Math" w:hAnsi="Cambria Math"/>
                  <w:sz w:val="20"/>
                </w:rPr>
                <m:t>R</m:t>
              </m:r>
              <m:d>
                <m:dPr>
                  <m:ctrlPr>
                    <w:rPr>
                      <w:rFonts w:ascii="Cambria Math" w:hAnsi="Cambria Math"/>
                      <w:sz w:val="20"/>
                    </w:rPr>
                  </m:ctrlPr>
                </m:dPr>
                <m:e>
                  <m:r>
                    <w:rPr>
                      <w:rFonts w:ascii="Cambria Math" w:hAnsi="Cambria Math"/>
                      <w:sz w:val="20"/>
                    </w:rPr>
                    <m:t>v</m:t>
                  </m:r>
                </m:e>
              </m:d>
              <m:r>
                <w:rPr>
                  <w:rFonts w:ascii="Cambria Math" w:hAnsi="Cambria Math"/>
                  <w:sz w:val="20"/>
                </w:rPr>
                <m:t>n</m:t>
              </m:r>
              <m:d>
                <m:dPr>
                  <m:ctrlPr>
                    <w:rPr>
                      <w:rFonts w:ascii="Cambria Math" w:hAnsi="Cambria Math"/>
                      <w:sz w:val="20"/>
                    </w:rPr>
                  </m:ctrlPr>
                </m:dPr>
                <m:e>
                  <m:r>
                    <w:rPr>
                      <w:rFonts w:ascii="Cambria Math" w:hAnsi="Cambria Math"/>
                      <w:sz w:val="20"/>
                    </w:rPr>
                    <m:t>v</m:t>
                  </m:r>
                </m:e>
              </m:d>
              <m:r>
                <m:rPr>
                  <m:sty m:val="p"/>
                </m:rPr>
                <w:rPr>
                  <w:rFonts w:ascii="Cambria Math" w:hAnsi="Cambria Math"/>
                  <w:sz w:val="20"/>
                </w:rPr>
                <m:t>+</m:t>
              </m:r>
              <m:r>
                <w:rPr>
                  <w:rFonts w:ascii="Cambria Math" w:hAnsi="Cambria Math"/>
                  <w:sz w:val="20"/>
                </w:rPr>
                <m:t>S</m:t>
              </m:r>
              <m:d>
                <m:dPr>
                  <m:ctrlPr>
                    <w:rPr>
                      <w:rFonts w:ascii="Cambria Math" w:hAnsi="Cambria Math"/>
                      <w:sz w:val="20"/>
                    </w:rPr>
                  </m:ctrlPr>
                </m:dPr>
                <m:e>
                  <m:r>
                    <w:rPr>
                      <w:rFonts w:ascii="Cambria Math" w:hAnsi="Cambria Math"/>
                      <w:sz w:val="20"/>
                    </w:rPr>
                    <m:t>v</m:t>
                  </m:r>
                </m:e>
              </m:d>
              <m:r>
                <w:rPr>
                  <w:rFonts w:ascii="Cambria Math" w:hAnsi="Cambria Math"/>
                  <w:sz w:val="20"/>
                </w:rPr>
                <m:t>#</m:t>
              </m:r>
              <m:d>
                <m:dPr>
                  <m:ctrlPr>
                    <w:rPr>
                      <w:rFonts w:ascii="Cambria Math" w:hAnsi="Cambria Math"/>
                      <w:i/>
                    </w:rPr>
                  </m:ctrlPr>
                </m:dPr>
                <m:e>
                  <m:r>
                    <w:rPr>
                      <w:rFonts w:ascii="Cambria Math" w:hAnsi="Cambria Math"/>
                    </w:rPr>
                    <m:t>1</m:t>
                  </m:r>
                </m:e>
              </m:d>
              <m:ctrlPr>
                <w:rPr>
                  <w:rFonts w:ascii="Cambria Math" w:hAnsi="Cambria Math"/>
                  <w:i/>
                  <w:sz w:val="20"/>
                </w:rPr>
              </m:ctrlPr>
            </m:e>
          </m:eqArr>
        </m:oMath>
      </m:oMathPara>
    </w:p>
    <w:p w14:paraId="2E27756C" w14:textId="77777777" w:rsidR="00944249" w:rsidRPr="00202EE7" w:rsidRDefault="00944249" w:rsidP="00202EE7">
      <w:pPr>
        <w:jc w:val="center"/>
        <w:rPr>
          <w:sz w:val="20"/>
        </w:rPr>
      </w:pPr>
    </w:p>
    <w:p w14:paraId="3AD0783E" w14:textId="75A220B7" w:rsidR="00F215C0" w:rsidRDefault="00123E27" w:rsidP="00123E27">
      <w:pPr>
        <w:pStyle w:val="BodyText"/>
      </w:pPr>
      <w:r w:rsidRPr="0048578C">
        <w:t xml:space="preserve">Where </w:t>
      </w:r>
      <m:oMath>
        <m:r>
          <w:rPr>
            <w:rFonts w:ascii="Cambria Math" w:hAnsi="Cambria Math"/>
          </w:rPr>
          <m:t>u</m:t>
        </m:r>
      </m:oMath>
      <w:r w:rsidRPr="0048578C">
        <w:t xml:space="preserve"> and </w:t>
      </w:r>
      <m:oMath>
        <m:r>
          <w:rPr>
            <w:rFonts w:ascii="Cambria Math" w:hAnsi="Cambria Math"/>
          </w:rPr>
          <m:t>v</m:t>
        </m:r>
      </m:oMath>
      <w:r w:rsidRPr="0048578C">
        <w:t xml:space="preserve"> are the volumes of coagulating particles, </w:t>
      </w:r>
      <m:oMath>
        <m:r>
          <w:rPr>
            <w:rFonts w:ascii="Cambria Math" w:hAnsi="Cambria Math"/>
          </w:rPr>
          <m:t>n(v)</m:t>
        </m:r>
      </m:oMath>
      <w:r w:rsidRPr="0048578C">
        <w:t xml:space="preserve"> is the time-dependent number concentration (particles</w:t>
      </w:r>
      <w:r w:rsidR="00B95119">
        <w:t xml:space="preserve"> per</w:t>
      </w:r>
      <w:r w:rsidRPr="0048578C">
        <w:t xml:space="preserve"> unit medium volume </w:t>
      </w:r>
      <w:r w:rsidR="00B95119">
        <w:t>per</w:t>
      </w:r>
      <w:r w:rsidRPr="0048578C">
        <w:t xml:space="preserve"> particle volume, n d</w:t>
      </w:r>
      <w:r w:rsidR="00933AA9" w:rsidRPr="00933AA9">
        <w:t>v</w:t>
      </w:r>
      <w:r w:rsidRPr="0048578C">
        <w:t xml:space="preserve"> is the number of particles per unit medium volume with size between v and </w:t>
      </w:r>
      <w:proofErr w:type="spellStart"/>
      <w:r w:rsidRPr="0048578C">
        <w:t>v+dv</w:t>
      </w:r>
      <w:proofErr w:type="spellEnd"/>
      <w:r w:rsidRPr="0048578C">
        <w:t xml:space="preserve">), </w:t>
      </w:r>
      <m:oMath>
        <m:r>
          <w:rPr>
            <w:rFonts w:ascii="Cambria Math" w:hAnsi="Cambria Math"/>
          </w:rPr>
          <m:t>β(u,v)</m:t>
        </m:r>
      </m:oMath>
      <w:r w:rsidR="00327977" w:rsidRPr="00327977">
        <w:t>is</w:t>
      </w:r>
      <w:r w:rsidRPr="0048578C">
        <w:t xml:space="preserve"> the </w:t>
      </w:r>
      <w:r w:rsidR="00327977">
        <w:t>agglomeration</w:t>
      </w:r>
      <w:r w:rsidRPr="0048578C">
        <w:t xml:space="preserve"> kernel (including collision efficiency) of the two colliding particles (unit medium volume per particle per unit time).</w:t>
      </w:r>
      <w:r w:rsidR="00815B07">
        <w:t xml:space="preserve"> </w:t>
      </w:r>
      <w:r w:rsidR="00F95ABB">
        <w:t xml:space="preserve">In Eq. (1) terms related to nucleation, condensation and break up are not shown. </w:t>
      </w:r>
      <w:r w:rsidR="00327977">
        <w:t>For the current analysis</w:t>
      </w:r>
      <w:r w:rsidR="00DC2FC8">
        <w:t xml:space="preserve"> agglomeration due </w:t>
      </w:r>
      <w:r w:rsidR="00645FB1">
        <w:t>to gravity</w:t>
      </w:r>
      <w:r w:rsidR="00327977">
        <w:t xml:space="preserve">, Brownian diffusion, turbulent </w:t>
      </w:r>
      <w:r w:rsidR="009A50DA">
        <w:t>diffusion,</w:t>
      </w:r>
      <w:r w:rsidR="00327977">
        <w:t xml:space="preserve"> and turbulent inertia is considered.</w:t>
      </w:r>
      <w:r w:rsidR="00815B07">
        <w:t xml:space="preserve"> </w:t>
      </w:r>
      <w:r w:rsidR="00AC4210">
        <w:fldChar w:fldCharType="begin"/>
      </w:r>
      <w:r w:rsidR="004C47FD">
        <w:instrText xml:space="preserve"> REF _Ref71643884 \h </w:instrText>
      </w:r>
      <w:r w:rsidR="00AC4210">
        <w:fldChar w:fldCharType="separate"/>
      </w:r>
      <w:r w:rsidR="002A08D6">
        <w:t>F</w:t>
      </w:r>
      <w:r w:rsidR="00D56420">
        <w:t>ig</w:t>
      </w:r>
      <w:r w:rsidR="002A08D6">
        <w:t xml:space="preserve">. </w:t>
      </w:r>
      <w:r w:rsidR="002A08D6">
        <w:rPr>
          <w:noProof/>
        </w:rPr>
        <w:t>2</w:t>
      </w:r>
      <w:r w:rsidR="00AC4210">
        <w:fldChar w:fldCharType="end"/>
      </w:r>
      <w:r w:rsidR="00AE4323">
        <w:t xml:space="preserve"> depicts various phenomenon responsible for the evolution of the aerosol in the containment.</w:t>
      </w:r>
    </w:p>
    <w:p w14:paraId="6AA1AB5A" w14:textId="77777777" w:rsidR="006B06BB" w:rsidRDefault="006B06BB" w:rsidP="00123E27">
      <w:pPr>
        <w:pStyle w:val="BodyText"/>
      </w:pPr>
    </w:p>
    <w:p w14:paraId="57378AD0" w14:textId="77777777" w:rsidR="00E837D0" w:rsidRDefault="00F215C0" w:rsidP="00E837D0">
      <w:pPr>
        <w:pStyle w:val="BodyText"/>
        <w:keepNext/>
        <w:jc w:val="center"/>
      </w:pPr>
      <w:r w:rsidRPr="00F215C0">
        <w:rPr>
          <w:noProof/>
          <w:lang w:val="en-US"/>
        </w:rPr>
        <w:drawing>
          <wp:inline distT="0" distB="0" distL="0" distR="0" wp14:anchorId="1191DD6D" wp14:editId="23E86329">
            <wp:extent cx="3844799" cy="2282943"/>
            <wp:effectExtent l="0" t="0" r="3810" b="3175"/>
            <wp:docPr id="20" name="Picture 19">
              <a:extLst xmlns:a="http://schemas.openxmlformats.org/drawingml/2006/main">
                <a:ext uri="{FF2B5EF4-FFF2-40B4-BE49-F238E27FC236}">
                  <a16:creationId xmlns:a16="http://schemas.microsoft.com/office/drawing/2014/main" id="{39D3BA66-B417-4221-B157-CE9527C310B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39D3BA66-B417-4221-B157-CE9527C310B2}"/>
                        </a:ext>
                      </a:extLst>
                    </pic:cNvPr>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851010" cy="2286631"/>
                    </a:xfrm>
                    <a:prstGeom prst="rect">
                      <a:avLst/>
                    </a:prstGeom>
                  </pic:spPr>
                </pic:pic>
              </a:graphicData>
            </a:graphic>
          </wp:inline>
        </w:drawing>
      </w:r>
    </w:p>
    <w:p w14:paraId="08D535B7" w14:textId="17437BF5" w:rsidR="00F215C0" w:rsidRDefault="00E837D0" w:rsidP="00E837D0">
      <w:pPr>
        <w:pStyle w:val="Caption"/>
        <w:jc w:val="center"/>
      </w:pPr>
      <w:bookmarkStart w:id="3" w:name="_Ref71643884"/>
      <w:r>
        <w:t xml:space="preserve">FIG. </w:t>
      </w:r>
      <w:r w:rsidR="00AC4210">
        <w:fldChar w:fldCharType="begin"/>
      </w:r>
      <w:r>
        <w:instrText xml:space="preserve"> SEQ FIG. \* ARABIC </w:instrText>
      </w:r>
      <w:r w:rsidR="00AC4210">
        <w:fldChar w:fldCharType="separate"/>
      </w:r>
      <w:r w:rsidR="002A08D6">
        <w:rPr>
          <w:noProof/>
        </w:rPr>
        <w:t>2</w:t>
      </w:r>
      <w:r w:rsidR="00AC4210">
        <w:fldChar w:fldCharType="end"/>
      </w:r>
      <w:bookmarkEnd w:id="3"/>
      <w:r>
        <w:t xml:space="preserve"> Various agglomeration and removal phenomena responsible for the evolution of the RN aerosols in the containment</w:t>
      </w:r>
    </w:p>
    <w:p w14:paraId="767A7363" w14:textId="2D33B845" w:rsidR="00CE1321" w:rsidRDefault="00123E27" w:rsidP="00C7254D">
      <w:pPr>
        <w:pStyle w:val="BodyText"/>
      </w:pPr>
      <w:r w:rsidRPr="0048578C">
        <w:t xml:space="preserve">First term on the </w:t>
      </w:r>
      <w:r w:rsidR="00933AA9">
        <w:t>R.H.S</w:t>
      </w:r>
      <w:r w:rsidR="00815B07">
        <w:t xml:space="preserve"> </w:t>
      </w:r>
      <w:r w:rsidR="00933AA9">
        <w:t xml:space="preserve">of Eq. (1) </w:t>
      </w:r>
      <w:r w:rsidRPr="0048578C">
        <w:t xml:space="preserve">is for the formation rate of particles of volume </w:t>
      </w:r>
      <w:r w:rsidRPr="006B06BB">
        <w:rPr>
          <w:i/>
          <w:iCs/>
        </w:rPr>
        <w:t>v</w:t>
      </w:r>
      <w:r w:rsidRPr="0048578C">
        <w:t xml:space="preserve"> from particles of volume </w:t>
      </w:r>
      <w:r w:rsidRPr="0048578C">
        <w:rPr>
          <w:i/>
        </w:rPr>
        <w:t>(v-u)</w:t>
      </w:r>
      <w:r w:rsidRPr="0048578C">
        <w:t xml:space="preserve"> and particles of volume </w:t>
      </w:r>
      <w:r w:rsidRPr="0048578C">
        <w:rPr>
          <w:i/>
        </w:rPr>
        <w:t>u</w:t>
      </w:r>
      <w:r w:rsidRPr="0048578C">
        <w:t xml:space="preserve">. The second term on the </w:t>
      </w:r>
      <w:r w:rsidR="00933AA9">
        <w:t xml:space="preserve">R.H.S </w:t>
      </w:r>
      <w:r w:rsidRPr="0048578C">
        <w:t xml:space="preserve">is the removal rate of particles volume v owing to coagulation with particles of all sizes. The first integral in </w:t>
      </w:r>
      <w:r w:rsidR="00CE1321">
        <w:t xml:space="preserve">Eq. </w:t>
      </w:r>
      <w:r w:rsidRPr="0048578C">
        <w:t xml:space="preserve">(1) is multiplied by 0.5 to eliminate double counting of production terms. R(v) is the particle removal rate (per unit time) due to various removal mechanisms such as gravitational sedimentation, diffusion and thermophoretic removal. S(v) dv is the source term, i.e., aerosol generation rate per unit volume of particle size between v and </w:t>
      </w:r>
      <w:proofErr w:type="spellStart"/>
      <w:r w:rsidRPr="0048578C">
        <w:t>v+dv</w:t>
      </w:r>
      <w:proofErr w:type="spellEnd"/>
      <w:r w:rsidRPr="0048578C">
        <w:t xml:space="preserve">. </w:t>
      </w:r>
      <w:r w:rsidR="00CE1321" w:rsidRPr="00CE1321">
        <w:t xml:space="preserve">The </w:t>
      </w:r>
      <w:r w:rsidR="00BB151D">
        <w:t>Eq. (1) can be discretised in various discrete size</w:t>
      </w:r>
      <w:r w:rsidR="00815B07">
        <w:t xml:space="preserve"> </w:t>
      </w:r>
      <w:r w:rsidR="00EB636C">
        <w:t>bins as,</w:t>
      </w:r>
    </w:p>
    <w:p w14:paraId="52A988DC" w14:textId="77777777" w:rsidR="00645FB1" w:rsidRPr="00CE1321" w:rsidRDefault="00645FB1" w:rsidP="00C7254D">
      <w:pPr>
        <w:pStyle w:val="BodyText"/>
      </w:pPr>
    </w:p>
    <w:p w14:paraId="4CF44F57" w14:textId="77777777" w:rsidR="00CE1321" w:rsidRPr="00CE1321" w:rsidRDefault="00D3574E" w:rsidP="00CE1321">
      <w:pPr>
        <w:rPr>
          <w:sz w:val="20"/>
          <w:lang w:eastAsia="zh-CN"/>
        </w:rPr>
      </w:pPr>
      <m:oMathPara>
        <m:oMath>
          <m:eqArr>
            <m:eqArrPr>
              <m:maxDist m:val="1"/>
              <m:ctrlPr>
                <w:rPr>
                  <w:rFonts w:ascii="Cambria Math" w:hAnsi="Cambria Math"/>
                  <w:i/>
                  <w:sz w:val="20"/>
                </w:rPr>
              </m:ctrlPr>
            </m:eqArrPr>
            <m:e>
              <m:f>
                <m:fPr>
                  <m:ctrlPr>
                    <w:rPr>
                      <w:rFonts w:ascii="Cambria Math" w:hAnsi="Cambria Math" w:cstheme="minorBidi"/>
                      <w:i/>
                      <w:sz w:val="20"/>
                      <w:lang w:eastAsia="zh-CN"/>
                    </w:rPr>
                  </m:ctrlPr>
                </m:fPr>
                <m:num>
                  <m:r>
                    <w:rPr>
                      <w:rFonts w:ascii="Cambria Math" w:hAnsi="Cambria Math"/>
                      <w:sz w:val="20"/>
                    </w:rPr>
                    <m:t>d</m:t>
                  </m:r>
                  <m:sSub>
                    <m:sSubPr>
                      <m:ctrlPr>
                        <w:rPr>
                          <w:rFonts w:ascii="Cambria Math" w:hAnsi="Cambria Math"/>
                          <w:i/>
                          <w:sz w:val="20"/>
                        </w:rPr>
                      </m:ctrlPr>
                    </m:sSubPr>
                    <m:e>
                      <m:r>
                        <w:rPr>
                          <w:rFonts w:ascii="Cambria Math" w:hAnsi="Cambria Math"/>
                          <w:sz w:val="20"/>
                        </w:rPr>
                        <m:t>n</m:t>
                      </m:r>
                    </m:e>
                    <m:sub>
                      <m:r>
                        <w:rPr>
                          <w:rFonts w:ascii="Cambria Math" w:hAnsi="Cambria Math"/>
                          <w:sz w:val="20"/>
                        </w:rPr>
                        <m:t>k</m:t>
                      </m:r>
                    </m:sub>
                  </m:sSub>
                </m:num>
                <m:den>
                  <m:r>
                    <w:rPr>
                      <w:rFonts w:ascii="Cambria Math" w:hAnsi="Cambria Math"/>
                      <w:sz w:val="20"/>
                    </w:rPr>
                    <m:t>dt</m:t>
                  </m:r>
                </m:den>
              </m:f>
              <m:r>
                <w:rPr>
                  <w:rFonts w:ascii="Cambria Math" w:hAnsi="Cambria Math"/>
                  <w:sz w:val="20"/>
                </w:rPr>
                <m:t>=</m:t>
              </m:r>
              <m:nary>
                <m:naryPr>
                  <m:chr m:val="∑"/>
                  <m:limLoc m:val="undOvr"/>
                  <m:ctrlPr>
                    <w:rPr>
                      <w:rFonts w:ascii="Cambria Math" w:hAnsi="Cambria Math" w:cstheme="minorBidi"/>
                      <w:i/>
                      <w:sz w:val="20"/>
                      <w:lang w:eastAsia="zh-CN"/>
                    </w:rPr>
                  </m:ctrlPr>
                </m:naryPr>
                <m:sub>
                  <m:r>
                    <w:rPr>
                      <w:rFonts w:ascii="Cambria Math" w:hAnsi="Cambria Math"/>
                      <w:sz w:val="20"/>
                    </w:rPr>
                    <m:t>j=1</m:t>
                  </m:r>
                </m:sub>
                <m:sup>
                  <m:r>
                    <w:rPr>
                      <w:rFonts w:ascii="Cambria Math" w:hAnsi="Cambria Math"/>
                      <w:sz w:val="20"/>
                    </w:rPr>
                    <m:t>k-1</m:t>
                  </m:r>
                </m:sup>
                <m:e>
                  <m:sSub>
                    <m:sSubPr>
                      <m:ctrlPr>
                        <w:rPr>
                          <w:rFonts w:ascii="Cambria Math" w:hAnsi="Cambria Math"/>
                          <w:i/>
                          <w:sz w:val="20"/>
                        </w:rPr>
                      </m:ctrlPr>
                    </m:sSubPr>
                    <m:e>
                      <m:r>
                        <w:rPr>
                          <w:rFonts w:ascii="Cambria Math" w:hAnsi="Cambria Math"/>
                          <w:sz w:val="20"/>
                        </w:rPr>
                        <m:t>β</m:t>
                      </m:r>
                    </m:e>
                    <m:sub>
                      <m:r>
                        <w:rPr>
                          <w:rFonts w:ascii="Cambria Math" w:hAnsi="Cambria Math"/>
                          <w:sz w:val="20"/>
                        </w:rPr>
                        <m:t>k-j, j</m:t>
                      </m:r>
                    </m:sub>
                  </m:sSub>
                  <m:sSub>
                    <m:sSubPr>
                      <m:ctrlPr>
                        <w:rPr>
                          <w:rFonts w:ascii="Cambria Math" w:hAnsi="Cambria Math"/>
                          <w:i/>
                          <w:sz w:val="20"/>
                        </w:rPr>
                      </m:ctrlPr>
                    </m:sSubPr>
                    <m:e>
                      <m:r>
                        <w:rPr>
                          <w:rFonts w:ascii="Cambria Math" w:hAnsi="Cambria Math"/>
                          <w:sz w:val="20"/>
                        </w:rPr>
                        <m:t>n</m:t>
                      </m:r>
                    </m:e>
                    <m:sub>
                      <m:r>
                        <w:rPr>
                          <w:rFonts w:ascii="Cambria Math" w:hAnsi="Cambria Math"/>
                          <w:sz w:val="20"/>
                        </w:rPr>
                        <m:t>k-j,t</m:t>
                      </m:r>
                    </m:sub>
                  </m:sSub>
                  <m:sSub>
                    <m:sSubPr>
                      <m:ctrlPr>
                        <w:rPr>
                          <w:rFonts w:ascii="Cambria Math" w:hAnsi="Cambria Math"/>
                          <w:i/>
                          <w:sz w:val="20"/>
                        </w:rPr>
                      </m:ctrlPr>
                    </m:sSubPr>
                    <m:e>
                      <m:r>
                        <w:rPr>
                          <w:rFonts w:ascii="Cambria Math" w:hAnsi="Cambria Math"/>
                          <w:sz w:val="20"/>
                        </w:rPr>
                        <m:t>n</m:t>
                      </m:r>
                    </m:e>
                    <m:sub>
                      <m:r>
                        <w:rPr>
                          <w:rFonts w:ascii="Cambria Math" w:hAnsi="Cambria Math"/>
                          <w:sz w:val="20"/>
                        </w:rPr>
                        <m:t>j,t</m:t>
                      </m:r>
                    </m:sub>
                  </m:sSub>
                </m:e>
              </m:nary>
              <m:r>
                <w:rPr>
                  <w:rFonts w:ascii="Cambria Math" w:hAnsi="Cambria Math"/>
                  <w:sz w:val="20"/>
                </w:rPr>
                <m:t>-</m:t>
              </m:r>
              <m:nary>
                <m:naryPr>
                  <m:chr m:val="∑"/>
                  <m:limLoc m:val="undOvr"/>
                  <m:ctrlPr>
                    <w:rPr>
                      <w:rFonts w:ascii="Cambria Math" w:hAnsi="Cambria Math" w:cstheme="minorBidi"/>
                      <w:i/>
                      <w:sz w:val="20"/>
                      <w:lang w:eastAsia="zh-CN"/>
                    </w:rPr>
                  </m:ctrlPr>
                </m:naryPr>
                <m:sub>
                  <m:r>
                    <w:rPr>
                      <w:rFonts w:ascii="Cambria Math" w:hAnsi="Cambria Math"/>
                      <w:sz w:val="20"/>
                    </w:rPr>
                    <m:t>j=1</m:t>
                  </m:r>
                </m:sub>
                <m:sup>
                  <m:r>
                    <w:rPr>
                      <w:rFonts w:ascii="Cambria Math" w:hAnsi="Cambria Math"/>
                      <w:sz w:val="20"/>
                    </w:rPr>
                    <m:t xml:space="preserve">∞ </m:t>
                  </m:r>
                </m:sup>
                <m:e>
                  <m:sSub>
                    <m:sSubPr>
                      <m:ctrlPr>
                        <w:rPr>
                          <w:rFonts w:ascii="Cambria Math" w:hAnsi="Cambria Math"/>
                          <w:i/>
                          <w:sz w:val="20"/>
                        </w:rPr>
                      </m:ctrlPr>
                    </m:sSubPr>
                    <m:e>
                      <m:r>
                        <w:rPr>
                          <w:rFonts w:ascii="Cambria Math" w:hAnsi="Cambria Math"/>
                          <w:sz w:val="20"/>
                        </w:rPr>
                        <m:t>β</m:t>
                      </m:r>
                    </m:e>
                    <m:sub>
                      <m:r>
                        <w:rPr>
                          <w:rFonts w:ascii="Cambria Math" w:hAnsi="Cambria Math"/>
                          <w:sz w:val="20"/>
                        </w:rPr>
                        <m:t>k, j</m:t>
                      </m:r>
                    </m:sub>
                  </m:sSub>
                  <m:sSub>
                    <m:sSubPr>
                      <m:ctrlPr>
                        <w:rPr>
                          <w:rFonts w:ascii="Cambria Math" w:hAnsi="Cambria Math"/>
                          <w:i/>
                          <w:sz w:val="20"/>
                        </w:rPr>
                      </m:ctrlPr>
                    </m:sSubPr>
                    <m:e>
                      <m:r>
                        <w:rPr>
                          <w:rFonts w:ascii="Cambria Math" w:hAnsi="Cambria Math"/>
                          <w:sz w:val="20"/>
                        </w:rPr>
                        <m:t>n</m:t>
                      </m:r>
                    </m:e>
                    <m:sub>
                      <m:r>
                        <w:rPr>
                          <w:rFonts w:ascii="Cambria Math" w:hAnsi="Cambria Math"/>
                          <w:sz w:val="20"/>
                        </w:rPr>
                        <m:t>k,t</m:t>
                      </m:r>
                    </m:sub>
                  </m:sSub>
                  <m:sSub>
                    <m:sSubPr>
                      <m:ctrlPr>
                        <w:rPr>
                          <w:rFonts w:ascii="Cambria Math" w:hAnsi="Cambria Math"/>
                          <w:i/>
                          <w:sz w:val="20"/>
                        </w:rPr>
                      </m:ctrlPr>
                    </m:sSubPr>
                    <m:e>
                      <m:r>
                        <w:rPr>
                          <w:rFonts w:ascii="Cambria Math" w:hAnsi="Cambria Math"/>
                          <w:sz w:val="20"/>
                        </w:rPr>
                        <m:t>n</m:t>
                      </m:r>
                    </m:e>
                    <m:sub>
                      <m:r>
                        <w:rPr>
                          <w:rFonts w:ascii="Cambria Math" w:hAnsi="Cambria Math"/>
                          <w:sz w:val="20"/>
                        </w:rPr>
                        <m:t>j,t</m:t>
                      </m:r>
                    </m:sub>
                  </m:sSub>
                </m:e>
              </m:nary>
              <m:r>
                <w:rPr>
                  <w:rFonts w:ascii="Cambria Math" w:hAnsi="Cambria Math"/>
                  <w:sz w:val="20"/>
                </w:rPr>
                <m:t>-</m:t>
              </m:r>
              <m:sSub>
                <m:sSubPr>
                  <m:ctrlPr>
                    <w:rPr>
                      <w:rFonts w:ascii="Cambria Math" w:hAnsi="Cambria Math"/>
                      <w:i/>
                      <w:sz w:val="20"/>
                    </w:rPr>
                  </m:ctrlPr>
                </m:sSubPr>
                <m:e>
                  <m:sSub>
                    <m:sSubPr>
                      <m:ctrlPr>
                        <w:rPr>
                          <w:rFonts w:ascii="Cambria Math" w:hAnsi="Cambria Math"/>
                          <w:i/>
                          <w:sz w:val="20"/>
                        </w:rPr>
                      </m:ctrlPr>
                    </m:sSubPr>
                    <m:e>
                      <m:r>
                        <w:rPr>
                          <w:rFonts w:ascii="Cambria Math" w:hAnsi="Cambria Math"/>
                          <w:sz w:val="20"/>
                        </w:rPr>
                        <m:t>R</m:t>
                      </m:r>
                    </m:e>
                    <m:sub>
                      <m:r>
                        <w:rPr>
                          <w:rFonts w:ascii="Cambria Math" w:hAnsi="Cambria Math"/>
                          <w:sz w:val="20"/>
                        </w:rPr>
                        <m:t>k</m:t>
                      </m:r>
                    </m:sub>
                  </m:sSub>
                  <m:sSub>
                    <m:sSubPr>
                      <m:ctrlPr>
                        <w:rPr>
                          <w:rFonts w:ascii="Cambria Math" w:hAnsi="Cambria Math"/>
                          <w:i/>
                          <w:sz w:val="20"/>
                        </w:rPr>
                      </m:ctrlPr>
                    </m:sSubPr>
                    <m:e>
                      <m:r>
                        <w:rPr>
                          <w:rFonts w:ascii="Cambria Math" w:hAnsi="Cambria Math"/>
                          <w:sz w:val="20"/>
                        </w:rPr>
                        <m:t>n</m:t>
                      </m:r>
                    </m:e>
                    <m:sub>
                      <m:r>
                        <w:rPr>
                          <w:rFonts w:ascii="Cambria Math" w:hAnsi="Cambria Math"/>
                          <w:sz w:val="20"/>
                        </w:rPr>
                        <m:t>k,t</m:t>
                      </m:r>
                    </m:sub>
                  </m:sSub>
                  <m:r>
                    <w:rPr>
                      <w:rFonts w:ascii="Cambria Math" w:hAnsi="Cambria Math"/>
                      <w:sz w:val="20"/>
                    </w:rPr>
                    <m:t>+S</m:t>
                  </m:r>
                </m:e>
                <m:sub>
                  <m:r>
                    <w:rPr>
                      <w:rFonts w:ascii="Cambria Math" w:hAnsi="Cambria Math"/>
                      <w:sz w:val="20"/>
                    </w:rPr>
                    <m:t>k,t</m:t>
                  </m:r>
                </m:sub>
              </m:sSub>
              <m:r>
                <w:rPr>
                  <w:rFonts w:ascii="Cambria Math" w:hAnsi="Cambria Math" w:cstheme="minorBidi"/>
                  <w:sz w:val="20"/>
                  <w:lang w:eastAsia="zh-CN"/>
                </w:rPr>
                <m:t>#</m:t>
              </m:r>
              <m:d>
                <m:dPr>
                  <m:ctrlPr>
                    <w:rPr>
                      <w:rFonts w:ascii="Cambria Math" w:hAnsi="Cambria Math"/>
                      <w:i/>
                      <w:sz w:val="20"/>
                    </w:rPr>
                  </m:ctrlPr>
                </m:dPr>
                <m:e>
                  <m:r>
                    <w:rPr>
                      <w:rFonts w:ascii="Cambria Math" w:hAnsi="Cambria Math"/>
                      <w:sz w:val="20"/>
                    </w:rPr>
                    <m:t>2</m:t>
                  </m:r>
                </m:e>
              </m:d>
              <m:ctrlPr>
                <w:rPr>
                  <w:rFonts w:ascii="Cambria Math" w:hAnsi="Cambria Math" w:cstheme="minorBidi"/>
                  <w:i/>
                  <w:sz w:val="20"/>
                  <w:lang w:eastAsia="zh-CN"/>
                </w:rPr>
              </m:ctrlPr>
            </m:e>
          </m:eqArr>
        </m:oMath>
      </m:oMathPara>
    </w:p>
    <w:p w14:paraId="53949A44" w14:textId="77777777" w:rsidR="00CE1321" w:rsidRPr="00CE1321" w:rsidRDefault="00CE1321" w:rsidP="00CE1321">
      <w:pPr>
        <w:rPr>
          <w:sz w:val="20"/>
        </w:rPr>
      </w:pPr>
      <w:r w:rsidRPr="00CE1321">
        <w:rPr>
          <w:sz w:val="20"/>
        </w:rPr>
        <w:tab/>
      </w:r>
    </w:p>
    <w:p w14:paraId="06EEFE7E" w14:textId="6EDF462A" w:rsidR="00CE1321" w:rsidRDefault="00327977" w:rsidP="00C21556">
      <w:pPr>
        <w:jc w:val="both"/>
        <w:rPr>
          <w:sz w:val="20"/>
        </w:rPr>
      </w:pPr>
      <w:r>
        <w:rPr>
          <w:sz w:val="20"/>
        </w:rPr>
        <w:t>Where,</w:t>
      </w:r>
      <w:r w:rsidR="008B65AF">
        <w:rPr>
          <w:sz w:val="20"/>
        </w:rPr>
        <w:t xml:space="preserve"> k or </w:t>
      </w:r>
      <w:r w:rsidR="00AA3838">
        <w:rPr>
          <w:i/>
          <w:iCs/>
          <w:sz w:val="20"/>
        </w:rPr>
        <w:t>j</w:t>
      </w:r>
      <w:r w:rsidR="00C7254D">
        <w:rPr>
          <w:sz w:val="20"/>
        </w:rPr>
        <w:t xml:space="preserve"> is the</w:t>
      </w:r>
      <w:r w:rsidR="008B65AF">
        <w:rPr>
          <w:sz w:val="20"/>
        </w:rPr>
        <w:t xml:space="preserve"> k</w:t>
      </w:r>
      <w:r w:rsidR="008B65AF" w:rsidRPr="0020388E">
        <w:rPr>
          <w:sz w:val="20"/>
          <w:vertAlign w:val="superscript"/>
        </w:rPr>
        <w:t>th</w:t>
      </w:r>
      <w:r w:rsidR="008B65AF">
        <w:rPr>
          <w:sz w:val="20"/>
        </w:rPr>
        <w:t xml:space="preserve"> or</w:t>
      </w:r>
      <w:r w:rsidR="00C7254D">
        <w:rPr>
          <w:sz w:val="20"/>
        </w:rPr>
        <w:t xml:space="preserve"> </w:t>
      </w:r>
      <w:proofErr w:type="spellStart"/>
      <w:r w:rsidR="00AA3838" w:rsidRPr="00AA3838">
        <w:rPr>
          <w:i/>
          <w:iCs/>
          <w:sz w:val="20"/>
        </w:rPr>
        <w:t>j</w:t>
      </w:r>
      <w:r w:rsidR="00C7254D" w:rsidRPr="00645FB1">
        <w:rPr>
          <w:i/>
          <w:iCs/>
          <w:sz w:val="20"/>
          <w:vertAlign w:val="superscript"/>
        </w:rPr>
        <w:t>th</w:t>
      </w:r>
      <w:proofErr w:type="spellEnd"/>
      <w:r w:rsidR="00C7254D">
        <w:rPr>
          <w:sz w:val="20"/>
        </w:rPr>
        <w:t xml:space="preserve"> size bin in the aerosol size distribution.</w:t>
      </w:r>
      <w:r w:rsidR="00815B07">
        <w:rPr>
          <w:sz w:val="20"/>
        </w:rPr>
        <w:t xml:space="preserve"> </w:t>
      </w:r>
      <w:r w:rsidR="00CE1321" w:rsidRPr="00C21556">
        <w:rPr>
          <w:sz w:val="20"/>
        </w:rPr>
        <w:t>Eq. (</w:t>
      </w:r>
      <w:r w:rsidR="00A847B2" w:rsidRPr="00C21556">
        <w:rPr>
          <w:sz w:val="20"/>
        </w:rPr>
        <w:t>2</w:t>
      </w:r>
      <w:r w:rsidR="00CE1321" w:rsidRPr="00C21556">
        <w:rPr>
          <w:sz w:val="20"/>
        </w:rPr>
        <w:t xml:space="preserve">) is numerically solved using the semi-implicit method. The </w:t>
      </w:r>
      <w:r w:rsidR="00645FB1">
        <w:rPr>
          <w:sz w:val="20"/>
        </w:rPr>
        <w:t xml:space="preserve">aerosol </w:t>
      </w:r>
      <w:r w:rsidR="00CE1321" w:rsidRPr="00C21556">
        <w:rPr>
          <w:sz w:val="20"/>
        </w:rPr>
        <w:t>size distribution is divided into</w:t>
      </w:r>
      <w:r w:rsidR="008B65AF">
        <w:rPr>
          <w:sz w:val="20"/>
        </w:rPr>
        <w:t xml:space="preserve"> </w:t>
      </w:r>
      <w:commentRangeStart w:id="4"/>
      <w:r w:rsidR="00FA30C6">
        <w:rPr>
          <w:i/>
          <w:iCs/>
          <w:sz w:val="20"/>
        </w:rPr>
        <w:t>K</w:t>
      </w:r>
      <w:commentRangeEnd w:id="4"/>
      <w:r w:rsidR="005B211E">
        <w:rPr>
          <w:rStyle w:val="CommentReference"/>
        </w:rPr>
        <w:commentReference w:id="4"/>
      </w:r>
      <w:r w:rsidR="008B65AF">
        <w:rPr>
          <w:i/>
          <w:iCs/>
          <w:sz w:val="20"/>
        </w:rPr>
        <w:t xml:space="preserve"> </w:t>
      </w:r>
      <w:r w:rsidR="00CE1321" w:rsidRPr="00C21556">
        <w:rPr>
          <w:sz w:val="20"/>
        </w:rPr>
        <w:t xml:space="preserve">no of the size bin. </w:t>
      </w:r>
      <w:r w:rsidR="00C21556" w:rsidRPr="00C21556">
        <w:rPr>
          <w:sz w:val="20"/>
        </w:rPr>
        <w:t xml:space="preserve">The </w:t>
      </w:r>
      <w:r w:rsidR="00C21556">
        <w:rPr>
          <w:sz w:val="20"/>
        </w:rPr>
        <w:t>Eq.</w:t>
      </w:r>
      <w:r w:rsidR="00C21556" w:rsidRPr="00C21556">
        <w:rPr>
          <w:sz w:val="20"/>
        </w:rPr>
        <w:t xml:space="preserve"> (</w:t>
      </w:r>
      <w:r w:rsidR="00C21556">
        <w:rPr>
          <w:sz w:val="20"/>
        </w:rPr>
        <w:t>2</w:t>
      </w:r>
      <w:r w:rsidR="00C21556" w:rsidRPr="00C21556">
        <w:rPr>
          <w:sz w:val="20"/>
        </w:rPr>
        <w:t xml:space="preserve">) is implemented in python and named PANDICA (Particle Agglomeration and Deposition </w:t>
      </w:r>
      <w:proofErr w:type="gramStart"/>
      <w:r w:rsidR="00C21556" w:rsidRPr="00C21556">
        <w:rPr>
          <w:sz w:val="20"/>
        </w:rPr>
        <w:t>In</w:t>
      </w:r>
      <w:proofErr w:type="gramEnd"/>
      <w:r w:rsidR="00C21556" w:rsidRPr="00C21556">
        <w:rPr>
          <w:sz w:val="20"/>
        </w:rPr>
        <w:t xml:space="preserve"> Containment Analysis) for solving the </w:t>
      </w:r>
      <w:r w:rsidR="00C21556" w:rsidRPr="00C21556">
        <w:rPr>
          <w:sz w:val="20"/>
        </w:rPr>
        <w:lastRenderedPageBreak/>
        <w:t>aerosol evolution in the containment with time.</w:t>
      </w:r>
      <w:r w:rsidR="00C21556">
        <w:rPr>
          <w:sz w:val="20"/>
        </w:rPr>
        <w:t xml:space="preserve"> The </w:t>
      </w:r>
      <w:r w:rsidR="00AA3838">
        <w:rPr>
          <w:sz w:val="20"/>
        </w:rPr>
        <w:t xml:space="preserve">in-house </w:t>
      </w:r>
      <w:r w:rsidR="00C21556">
        <w:rPr>
          <w:sz w:val="20"/>
        </w:rPr>
        <w:t>developed code is openly available on GitHub (</w:t>
      </w:r>
      <w:r w:rsidR="00AA3838" w:rsidRPr="00AA3838">
        <w:rPr>
          <w:sz w:val="20"/>
        </w:rPr>
        <w:t>https://github.com/parthigcar/PANDICA</w:t>
      </w:r>
      <w:r w:rsidR="00C21556">
        <w:rPr>
          <w:sz w:val="20"/>
        </w:rPr>
        <w:t xml:space="preserve">). </w:t>
      </w:r>
      <w:r w:rsidR="00F849F2">
        <w:rPr>
          <w:sz w:val="20"/>
        </w:rPr>
        <w:t>The aerosol evolution calculated from PANDICA code is given in Fig. 3</w:t>
      </w:r>
      <w:r w:rsidR="008B65AF">
        <w:rPr>
          <w:sz w:val="20"/>
        </w:rPr>
        <w:t xml:space="preserve"> for a typical case of initial lognormal distribution</w:t>
      </w:r>
      <w:r w:rsidR="00F849F2">
        <w:rPr>
          <w:sz w:val="20"/>
        </w:rPr>
        <w:t>.</w:t>
      </w:r>
      <w:r w:rsidR="008B65AF">
        <w:rPr>
          <w:sz w:val="20"/>
        </w:rPr>
        <w:t xml:space="preserve"> </w:t>
      </w:r>
      <w:r w:rsidR="008B65AF" w:rsidRPr="005761A6">
        <w:rPr>
          <w:sz w:val="20"/>
        </w:rPr>
        <w:t>The code had been validated by</w:t>
      </w:r>
      <w:r w:rsidR="005761A6">
        <w:rPr>
          <w:sz w:val="20"/>
        </w:rPr>
        <w:t xml:space="preserve"> </w:t>
      </w:r>
      <w:r w:rsidR="00815B07">
        <w:rPr>
          <w:sz w:val="20"/>
        </w:rPr>
        <w:t xml:space="preserve">analytical solution of </w:t>
      </w:r>
      <w:proofErr w:type="spellStart"/>
      <w:r w:rsidR="00815B07">
        <w:rPr>
          <w:sz w:val="20"/>
        </w:rPr>
        <w:t>Smoluchowski</w:t>
      </w:r>
      <w:proofErr w:type="spellEnd"/>
      <w:r w:rsidR="00815B07">
        <w:rPr>
          <w:sz w:val="20"/>
        </w:rPr>
        <w:t xml:space="preserve"> equation for constant coagulation kernel</w:t>
      </w:r>
      <w:r w:rsidR="005761A6">
        <w:rPr>
          <w:sz w:val="20"/>
        </w:rPr>
        <w:t xml:space="preserve"> </w:t>
      </w:r>
      <w:r w:rsidR="005761A6">
        <w:rPr>
          <w:sz w:val="20"/>
        </w:rPr>
        <w:fldChar w:fldCharType="begin"/>
      </w:r>
      <w:r w:rsidR="005761A6">
        <w:rPr>
          <w:sz w:val="20"/>
        </w:rPr>
        <w:instrText xml:space="preserve"> ADDIN ZOTERO_ITEM CSL_CITATION {"citationID":"IfUVeyMA","properties":{"formattedCitation":"[12,13]","plainCitation":"[12,13]","noteIndex":0},"citationItems":[{"id":2273,"uris":["http://zotero.org/users/3664479/items/XVQQU3Y7"],"uri":["http://zotero.org/users/3664479/items/XVQQU3Y7"],"itemData":{"id":2273,"type":"book","abstract":"The Dynamics of Aerocolloidal Systems, Volume 1 is concerned with the dynamical behavior of idealized aerosol particles in the light of developments in classical mechanics. The idealization is based on the assumption that the solid or liquid particles suspended in a gas can be modeled as macroscopically smooth, chemically inert, spherical bodies. Topics covered include transport processes, single particles, and generation and behavior of clouds. Emphasis is placed on fluid dynamics from the continuum regime to the free molecule regime. This book is comprised of 10 chapters and begins with an overview of definitions and classifications of aerocolloidal suspensions. The next chapter deals with the characteristics of aerial dispersions as provided for in the hard, smooth sphere picture. The basic mechanical parameters of an aerocolloidal system is described, along with certain different regimes of the idealized aerosol and various solutions of the Boltzmann equation. The reader is methodically introduced to the dynamics of single particles in the continuum approximation; heat and mass transfer to single particles in a continuum; formation of aerosols by nucleation of supersaturated vapor; and diffusion and dispersion of aerosol particles. The final chapter considers the interaction between aerosol particles, paying particular attention to the collision of inert spheres whose sticking probability is unity. This volume will be useful to scholars, practicing scientists, and graduate students as well as those who would consider teaching aerosol mechanics as part of a curriculum in the atmospheric sciences, or in other applied sciences including applied physical chemistry, and engineering.","ISBN":"978-1-4831-4605-8","language":"en","number-of-pages":"396","publisher":"Elsevier","source":"Zotero","title":"The dynamics of aerocolloidal system","author":[{"family":"Hidy","given":"G M"},{"family":"Brock","given":"J R"}]},"label":"page"},{"id":2522,"uris":["http://zotero.org/users/3664479/items/NVPTBTH4"],"uri":["http://zotero.org/users/3664479/items/NVPTBTH4"],"itemData":{"id":2522,"type":"book","abstract":"Expanded and updated with new findings and new features  New chapter on Global Climate providing a self-contained treatment of climate forcing, feedbacks, and climate sensitivity New chapter on Atmospheric Organic Aerosols and new treatment of the statistical method of Positive Matrix Factorization Updated treatments of physical meteorology, atmospheric nucleation, aerosol-cloud relationships, chemistry of biogenic hydrocarbons Each topic developed from the fundamental science to the point of application to real-world problems New problems at an introductory level to aid in classroom teaching","ISBN":"978-1-118-94740-1","language":"en","note":"Google-Books-ID: n_RmCgAAQBAJ","number-of-pages":"1146","publisher":"John Wiley &amp; Sons","source":"Google Books","title":"Atmospheric Chemistry and Physics: From Air Pollution to Climate Change","title-short":"Atmospheric Chemistry and Physics","author":[{"family":"Seinfeld","given":"John H."},{"family":"Pandis","given":"Spyros N."}],"issued":{"date-parts":[["2016",4,4]]}},"label":"page"}],"schema":"https://github.com/citation-style-language/schema/raw/master/csl-citation.json"} </w:instrText>
      </w:r>
      <w:r w:rsidR="005761A6">
        <w:rPr>
          <w:sz w:val="20"/>
        </w:rPr>
        <w:fldChar w:fldCharType="separate"/>
      </w:r>
      <w:r w:rsidR="005761A6" w:rsidRPr="005761A6">
        <w:rPr>
          <w:sz w:val="20"/>
        </w:rPr>
        <w:t>[12,13]</w:t>
      </w:r>
      <w:r w:rsidR="005761A6">
        <w:rPr>
          <w:sz w:val="20"/>
        </w:rPr>
        <w:fldChar w:fldCharType="end"/>
      </w:r>
      <w:r w:rsidR="00815B07">
        <w:rPr>
          <w:sz w:val="20"/>
        </w:rPr>
        <w:t>.</w:t>
      </w:r>
    </w:p>
    <w:p w14:paraId="19A5EECF" w14:textId="4163BBF6" w:rsidR="006966B9" w:rsidRDefault="00C615B6">
      <w:pPr>
        <w:keepNext/>
        <w:jc w:val="center"/>
        <w:pPrChange w:id="5" w:author="parth patel" w:date="2021-05-29T10:25:00Z">
          <w:pPr>
            <w:jc w:val="center"/>
          </w:pPr>
        </w:pPrChange>
      </w:pPr>
      <w:ins w:id="6" w:author="parth patel" w:date="2021-05-31T09:51:00Z">
        <w:r w:rsidRPr="00C615B6">
          <w:t xml:space="preserve"> </w:t>
        </w:r>
      </w:ins>
      <w:r>
        <w:rPr>
          <w:noProof/>
        </w:rPr>
        <w:drawing>
          <wp:inline distT="0" distB="0" distL="0" distR="0" wp14:anchorId="14773EDD" wp14:editId="442A5DD6">
            <wp:extent cx="4167512" cy="312321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169954" cy="3125040"/>
                    </a:xfrm>
                    <a:prstGeom prst="rect">
                      <a:avLst/>
                    </a:prstGeom>
                    <a:noFill/>
                    <a:ln>
                      <a:noFill/>
                    </a:ln>
                  </pic:spPr>
                </pic:pic>
              </a:graphicData>
            </a:graphic>
          </wp:inline>
        </w:drawing>
      </w:r>
    </w:p>
    <w:p w14:paraId="0DC7362C" w14:textId="268B16F9" w:rsidR="00F849F2" w:rsidRPr="00C21556" w:rsidRDefault="00F849F2" w:rsidP="00F849F2">
      <w:pPr>
        <w:pStyle w:val="Caption"/>
        <w:jc w:val="center"/>
        <w:rPr>
          <w:sz w:val="20"/>
        </w:rPr>
      </w:pPr>
      <w:r>
        <w:t>FIG.  3 Aerosol evolution calculated from PANDICA. The initial distribution is log-normal distribution with size range from 1E-3 micron to about 1</w:t>
      </w:r>
      <w:r w:rsidR="00C615B6">
        <w:t>0</w:t>
      </w:r>
      <w:r>
        <w:t xml:space="preserve"> </w:t>
      </w:r>
      <w:proofErr w:type="gramStart"/>
      <w:r>
        <w:t>micron</w:t>
      </w:r>
      <w:proofErr w:type="gramEnd"/>
      <w:r w:rsidR="00C615B6">
        <w:t xml:space="preserve"> (number concentration less than one </w:t>
      </w:r>
      <w:r w:rsidR="00D43A3C">
        <w:t>are</w:t>
      </w:r>
      <w:r w:rsidR="00C615B6">
        <w:t xml:space="preserve"> not shown)</w:t>
      </w:r>
    </w:p>
    <w:p w14:paraId="2E75E797" w14:textId="77777777" w:rsidR="007940CD" w:rsidRDefault="004167C3" w:rsidP="007940CD">
      <w:pPr>
        <w:pStyle w:val="Heading2"/>
      </w:pPr>
      <w:r>
        <w:t>Aerosol evolution in the containment</w:t>
      </w:r>
    </w:p>
    <w:p w14:paraId="7C4248C5" w14:textId="26DECACA" w:rsidR="00123E27" w:rsidRPr="0048578C" w:rsidRDefault="00EB5AF1" w:rsidP="00123E27">
      <w:pPr>
        <w:pStyle w:val="BodyText"/>
      </w:pPr>
      <w:r>
        <w:t>Since, there is considera</w:t>
      </w:r>
      <w:r w:rsidR="005B211E">
        <w:t>ble</w:t>
      </w:r>
      <w:r>
        <w:t xml:space="preserve"> uncertainty in the in-vessel source term</w:t>
      </w:r>
      <w:r w:rsidR="005B211E">
        <w:t xml:space="preserve"> estimation used as input for this calculation</w:t>
      </w:r>
      <w:r>
        <w:t>, t</w:t>
      </w:r>
      <w:r w:rsidR="007940CD">
        <w:t xml:space="preserve">wo </w:t>
      </w:r>
      <w:r w:rsidR="0076233D">
        <w:t xml:space="preserve">broad </w:t>
      </w:r>
      <w:r w:rsidR="007940CD">
        <w:t xml:space="preserve">cases </w:t>
      </w:r>
      <w:r w:rsidR="0076233D">
        <w:t xml:space="preserve">(total three cases) </w:t>
      </w:r>
      <w:r w:rsidR="009253C2">
        <w:t xml:space="preserve">are </w:t>
      </w:r>
      <w:r w:rsidR="007940CD">
        <w:t>considered</w:t>
      </w:r>
      <w:r w:rsidR="004D4DCD">
        <w:t xml:space="preserve"> for the analysis</w:t>
      </w:r>
      <w:r>
        <w:t xml:space="preserve"> viz., </w:t>
      </w:r>
      <w:proofErr w:type="spellStart"/>
      <w:r>
        <w:t>i</w:t>
      </w:r>
      <w:proofErr w:type="spellEnd"/>
      <w:r>
        <w:t>) stand-alone case, where the</w:t>
      </w:r>
      <w:r w:rsidR="00851266">
        <w:t xml:space="preserve"> conservative set of</w:t>
      </w:r>
      <w:r>
        <w:t xml:space="preserve"> in-vessel release fractions</w:t>
      </w:r>
      <w:r w:rsidR="00124650">
        <w:t xml:space="preserve"> </w:t>
      </w:r>
      <w:r w:rsidR="00851266">
        <w:t>are compiled from the LWR literature ii) integral case, where the in-vessel release fractions are calculated using thermo-equilibrium calculations (using MINICHEM)</w:t>
      </w:r>
      <w:r w:rsidR="0020388E">
        <w:t xml:space="preserve"> </w:t>
      </w:r>
      <w:r w:rsidR="00AC4210">
        <w:fldChar w:fldCharType="begin"/>
      </w:r>
      <w:r w:rsidR="007B56AA">
        <w:instrText xml:space="preserve"> ADDIN ZOTERO_ITEM CSL_CITATION {"citationID":"94oeHtPu","properties":{"formattedCitation":"[1]","plainCitation":"[1]","noteIndex":0},"citationItems":[{"id":2309,"uris":["http://zotero.org/users/3664479/items/V3GMHEFE"],"uri":["http://zotero.org/users/3664479/items/V3GMHEFE"],"itemData":{"id":2309,"type":"article-journal","abstract":"Quantifying the severe accident in-vessel source term for a fast reactor is a computationally challenging task owing to the complex phenomena and wide range of accident paths to be studied. A chemical equilibrium approach offers a relatively accident path independent way to quantify the source term. Here we follow a thermochemical equilibrium approach to the determination of in-vessel source term for a medium-size oxide-fuel sodium-cooled fast reactor. Assuming a uniformly mixed molten corium at a given temperature and volume, the quantity of radionuclides released to the cover gas volume in gaseous form is determined. The development of a modular code in Python for the calculation of equilibrium species in different phases from specified initial inventory at given thermodynamic conditions and its validation are discussed. From the calculations, it is observed that strontium, europium and other lanthanides form stable oxide species in the sodium as opposed to the elemental form in metal fuel reactors. As is the case with noble gases, almost complete inventory of alkali metals and antimony could be released to the cover gas in elemental form (Cs, Sb). The differences in release fractions between metal fuelled and oxide fuelled reactors are brought out in the study.","container-title":"Nuclear Engineering and Design","DOI":"10.1016/j.nucengdes.2020.110583","ISSN":"00295493","journalAbbreviation":"Nuclear Engineering and Design","language":"en","page":"110583","source":"DOI.org (Crossref)","title":"In-vessel source term calculation using chemical equilibrium approach for a medium sized sodium cooled fast reactor","URL":"https://linkinghub.elsevier.com/retrieve/pii/S0029549320300789","volume":"362","author":[{"family":"Patel","given":"Parthkumar Rajendrabhai"},{"family":"John Arul","given":"A"}],"accessed":{"date-parts":[["2020",10,9]]},"issued":{"date-parts":[["2020",6]]}}}],"schema":"https://github.com/citation-style-language/schema/raw/master/csl-citation.json"} </w:instrText>
      </w:r>
      <w:r w:rsidR="00AC4210">
        <w:fldChar w:fldCharType="separate"/>
      </w:r>
      <w:r w:rsidR="007B56AA" w:rsidRPr="007B56AA">
        <w:t>[1]</w:t>
      </w:r>
      <w:r w:rsidR="00AC4210">
        <w:fldChar w:fldCharType="end"/>
      </w:r>
      <w:r w:rsidR="00851266">
        <w:t>. The integral case has two sub cases depending on the in-vessel release fraction calculation assumptions</w:t>
      </w:r>
      <w:r w:rsidR="009C4342">
        <w:t xml:space="preserve">, viz. </w:t>
      </w:r>
      <w:proofErr w:type="spellStart"/>
      <w:r w:rsidR="009C4342">
        <w:t>i</w:t>
      </w:r>
      <w:proofErr w:type="spellEnd"/>
      <w:r w:rsidR="009C4342">
        <w:t xml:space="preserve">) in-containment dynamics with the no-mix </w:t>
      </w:r>
      <w:r w:rsidR="009A50DA">
        <w:t>assumption</w:t>
      </w:r>
      <w:r w:rsidR="009C4342">
        <w:t xml:space="preserve"> ii) in-containment dynamics with real-mix </w:t>
      </w:r>
      <w:r w:rsidR="009A50DA">
        <w:t>assumption</w:t>
      </w:r>
      <w:r w:rsidR="009C4342">
        <w:t>.</w:t>
      </w:r>
      <w:r w:rsidR="004D4DCD">
        <w:t xml:space="preserve"> The no mix assumption </w:t>
      </w:r>
      <w:r w:rsidR="0020388E">
        <w:t>means that</w:t>
      </w:r>
      <w:r w:rsidR="004D4DCD">
        <w:t xml:space="preserve"> the RN release will be as per the RN vapor pressure, which gives the bounding in-vessel release fraction estimates.</w:t>
      </w:r>
      <w:r w:rsidR="00CB026E">
        <w:t xml:space="preserve"> The real mix </w:t>
      </w:r>
      <w:r w:rsidR="0076233D">
        <w:t xml:space="preserve">case </w:t>
      </w:r>
      <w:r w:rsidR="0020388E">
        <w:t>estimates the</w:t>
      </w:r>
      <w:r w:rsidR="00CB026E">
        <w:t xml:space="preserve"> RN release with the consideration of the RN solubility in the sodium as well as the </w:t>
      </w:r>
      <w:r w:rsidR="0076233D">
        <w:t xml:space="preserve">use of </w:t>
      </w:r>
      <w:r w:rsidR="00CB026E">
        <w:t>excess function</w:t>
      </w:r>
      <w:r w:rsidR="0076233D">
        <w:t>s</w:t>
      </w:r>
      <w:r w:rsidR="00CB026E">
        <w:t xml:space="preserve">. The in-vessel source term with the real mix assumption </w:t>
      </w:r>
      <w:r w:rsidR="00737563">
        <w:t xml:space="preserve">is expected to </w:t>
      </w:r>
      <w:r w:rsidR="00CB026E">
        <w:t xml:space="preserve">give </w:t>
      </w:r>
      <w:r w:rsidR="00737563">
        <w:t>a</w:t>
      </w:r>
      <w:r w:rsidR="00CB026E">
        <w:t xml:space="preserve"> realistic </w:t>
      </w:r>
      <w:r w:rsidR="00737563">
        <w:t>estimate</w:t>
      </w:r>
      <w:r w:rsidR="00CB026E">
        <w:t>.</w:t>
      </w:r>
      <w:r w:rsidR="009C4342">
        <w:t xml:space="preserve"> The</w:t>
      </w:r>
      <w:r w:rsidR="0020388E">
        <w:t xml:space="preserve"> </w:t>
      </w:r>
      <w:r w:rsidR="00737563">
        <w:t xml:space="preserve">groupwise RN </w:t>
      </w:r>
      <w:r w:rsidR="009C4342">
        <w:t>in-vessel release fraction for different cases are given in the Table-1 and Table-2.</w:t>
      </w:r>
      <w:r w:rsidR="00857798">
        <w:t xml:space="preserve"> Here, it should be noted that the release fractions less than 1</w:t>
      </w:r>
      <w:r w:rsidR="00E837D0">
        <w:t>E</w:t>
      </w:r>
      <w:r w:rsidR="00857798">
        <w:t>-18 are truncated.</w:t>
      </w:r>
    </w:p>
    <w:p w14:paraId="15EEA142" w14:textId="77777777" w:rsidR="00F215C0" w:rsidRDefault="00F215C0" w:rsidP="00632422">
      <w:pPr>
        <w:pStyle w:val="Caption"/>
      </w:pPr>
    </w:p>
    <w:p w14:paraId="7EAD25D5" w14:textId="110DFED0" w:rsidR="005E3C11" w:rsidRPr="007F1B51" w:rsidRDefault="005E3C11" w:rsidP="00632422">
      <w:pPr>
        <w:pStyle w:val="Caption"/>
      </w:pPr>
      <w:r w:rsidRPr="007F1B51">
        <w:t>TABLE</w:t>
      </w:r>
      <w:r w:rsidR="00202EE7">
        <w:t xml:space="preserve"> 1</w:t>
      </w:r>
      <w:r w:rsidRPr="007F1B51">
        <w:t xml:space="preserve"> In-</w:t>
      </w:r>
      <w:r w:rsidR="00737563">
        <w:t>vessel</w:t>
      </w:r>
      <w:r w:rsidRPr="007F1B51">
        <w:t xml:space="preserve"> release fractions</w:t>
      </w:r>
      <w:r w:rsidR="00124650">
        <w:t xml:space="preserve"> </w:t>
      </w:r>
      <w:r w:rsidR="00737563">
        <w:t xml:space="preserve">used as input </w:t>
      </w:r>
      <w:r w:rsidR="0048578C">
        <w:t>for the standalone case</w:t>
      </w:r>
    </w:p>
    <w:tbl>
      <w:tblPr>
        <w:tblStyle w:val="PlainTable21"/>
        <w:tblW w:w="0" w:type="auto"/>
        <w:tblLook w:val="04A0" w:firstRow="1" w:lastRow="0" w:firstColumn="1" w:lastColumn="0" w:noHBand="0" w:noVBand="1"/>
      </w:tblPr>
      <w:tblGrid>
        <w:gridCol w:w="3028"/>
        <w:gridCol w:w="3008"/>
        <w:gridCol w:w="3025"/>
      </w:tblGrid>
      <w:tr w:rsidR="005E3C11" w:rsidRPr="00BE511F" w14:paraId="35ACAECA" w14:textId="77777777" w:rsidTr="00202EE7">
        <w:trPr>
          <w:cnfStyle w:val="100000000000" w:firstRow="1" w:lastRow="0" w:firstColumn="0" w:lastColumn="0" w:oddVBand="0" w:evenVBand="0" w:oddHBand="0" w:evenHBand="0" w:firstRowFirstColumn="0" w:firstRowLastColumn="0" w:lastRowFirstColumn="0" w:lastRowLastColumn="0"/>
          <w:trHeight w:val="531"/>
        </w:trPr>
        <w:tc>
          <w:tcPr>
            <w:cnfStyle w:val="001000000000" w:firstRow="0" w:lastRow="0" w:firstColumn="1" w:lastColumn="0" w:oddVBand="0" w:evenVBand="0" w:oddHBand="0" w:evenHBand="0" w:firstRowFirstColumn="0" w:firstRowLastColumn="0" w:lastRowFirstColumn="0" w:lastRowLastColumn="0"/>
            <w:tcW w:w="3028" w:type="dxa"/>
          </w:tcPr>
          <w:p w14:paraId="539159CF" w14:textId="77777777" w:rsidR="005E3C11" w:rsidRPr="00BE511F" w:rsidRDefault="005E3C11" w:rsidP="00202EE7">
            <w:pPr>
              <w:jc w:val="both"/>
              <w:rPr>
                <w:b w:val="0"/>
                <w:sz w:val="20"/>
              </w:rPr>
            </w:pPr>
            <w:r w:rsidRPr="00BE511F">
              <w:rPr>
                <w:sz w:val="20"/>
              </w:rPr>
              <w:t>Group</w:t>
            </w:r>
          </w:p>
        </w:tc>
        <w:tc>
          <w:tcPr>
            <w:tcW w:w="3008" w:type="dxa"/>
          </w:tcPr>
          <w:p w14:paraId="0A2F36BD" w14:textId="77777777" w:rsidR="005E3C11" w:rsidRPr="00BE511F" w:rsidRDefault="005E3C11" w:rsidP="00202EE7">
            <w:pPr>
              <w:jc w:val="center"/>
              <w:cnfStyle w:val="100000000000" w:firstRow="1" w:lastRow="0" w:firstColumn="0" w:lastColumn="0" w:oddVBand="0" w:evenVBand="0" w:oddHBand="0" w:evenHBand="0" w:firstRowFirstColumn="0" w:firstRowLastColumn="0" w:lastRowFirstColumn="0" w:lastRowLastColumn="0"/>
              <w:rPr>
                <w:b w:val="0"/>
                <w:sz w:val="20"/>
              </w:rPr>
            </w:pPr>
            <w:r w:rsidRPr="00BE511F">
              <w:rPr>
                <w:sz w:val="20"/>
              </w:rPr>
              <w:t>Elements</w:t>
            </w:r>
          </w:p>
        </w:tc>
        <w:tc>
          <w:tcPr>
            <w:tcW w:w="3025" w:type="dxa"/>
          </w:tcPr>
          <w:p w14:paraId="5053B0A6" w14:textId="77777777" w:rsidR="005E3C11" w:rsidRPr="00BE511F" w:rsidRDefault="005E3C11" w:rsidP="00202EE7">
            <w:pPr>
              <w:jc w:val="center"/>
              <w:cnfStyle w:val="100000000000" w:firstRow="1" w:lastRow="0" w:firstColumn="0" w:lastColumn="0" w:oddVBand="0" w:evenVBand="0" w:oddHBand="0" w:evenHBand="0" w:firstRowFirstColumn="0" w:firstRowLastColumn="0" w:lastRowFirstColumn="0" w:lastRowLastColumn="0"/>
              <w:rPr>
                <w:b w:val="0"/>
                <w:sz w:val="20"/>
              </w:rPr>
            </w:pPr>
            <w:r w:rsidRPr="00BE511F">
              <w:rPr>
                <w:sz w:val="20"/>
              </w:rPr>
              <w:t>Designated release fractions</w:t>
            </w:r>
          </w:p>
        </w:tc>
      </w:tr>
      <w:tr w:rsidR="005E3C11" w:rsidRPr="00BE511F" w14:paraId="54D442C8" w14:textId="77777777" w:rsidTr="00202E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8" w:type="dxa"/>
          </w:tcPr>
          <w:p w14:paraId="3CBA5718" w14:textId="77777777" w:rsidR="005E3C11" w:rsidRPr="00BE511F" w:rsidRDefault="005E3C11" w:rsidP="00202EE7">
            <w:pPr>
              <w:jc w:val="both"/>
              <w:rPr>
                <w:sz w:val="20"/>
              </w:rPr>
            </w:pPr>
            <w:r w:rsidRPr="00BE511F">
              <w:rPr>
                <w:sz w:val="20"/>
              </w:rPr>
              <w:t>Noble Gases</w:t>
            </w:r>
          </w:p>
        </w:tc>
        <w:tc>
          <w:tcPr>
            <w:tcW w:w="3008" w:type="dxa"/>
          </w:tcPr>
          <w:p w14:paraId="53AC1A25" w14:textId="77777777" w:rsidR="005E3C11" w:rsidRPr="00BE511F" w:rsidRDefault="005E3C11" w:rsidP="00202EE7">
            <w:pPr>
              <w:jc w:val="center"/>
              <w:cnfStyle w:val="000000100000" w:firstRow="0" w:lastRow="0" w:firstColumn="0" w:lastColumn="0" w:oddVBand="0" w:evenVBand="0" w:oddHBand="1" w:evenHBand="0" w:firstRowFirstColumn="0" w:firstRowLastColumn="0" w:lastRowFirstColumn="0" w:lastRowLastColumn="0"/>
              <w:rPr>
                <w:sz w:val="20"/>
              </w:rPr>
            </w:pPr>
            <w:r w:rsidRPr="00BE511F">
              <w:rPr>
                <w:sz w:val="20"/>
              </w:rPr>
              <w:t>Xe, Kr</w:t>
            </w:r>
          </w:p>
        </w:tc>
        <w:tc>
          <w:tcPr>
            <w:tcW w:w="3025" w:type="dxa"/>
          </w:tcPr>
          <w:p w14:paraId="0C73E2E6" w14:textId="77777777" w:rsidR="005E3C11" w:rsidRPr="00BE511F" w:rsidRDefault="005E3C11" w:rsidP="00202EE7">
            <w:pPr>
              <w:jc w:val="center"/>
              <w:cnfStyle w:val="000000100000" w:firstRow="0" w:lastRow="0" w:firstColumn="0" w:lastColumn="0" w:oddVBand="0" w:evenVBand="0" w:oddHBand="1" w:evenHBand="0" w:firstRowFirstColumn="0" w:firstRowLastColumn="0" w:lastRowFirstColumn="0" w:lastRowLastColumn="0"/>
              <w:rPr>
                <w:sz w:val="20"/>
              </w:rPr>
            </w:pPr>
            <w:r w:rsidRPr="00BE511F">
              <w:rPr>
                <w:sz w:val="20"/>
              </w:rPr>
              <w:t>1</w:t>
            </w:r>
          </w:p>
        </w:tc>
      </w:tr>
      <w:tr w:rsidR="005E3C11" w:rsidRPr="00BE511F" w14:paraId="67908507" w14:textId="77777777" w:rsidTr="00202EE7">
        <w:tc>
          <w:tcPr>
            <w:cnfStyle w:val="001000000000" w:firstRow="0" w:lastRow="0" w:firstColumn="1" w:lastColumn="0" w:oddVBand="0" w:evenVBand="0" w:oddHBand="0" w:evenHBand="0" w:firstRowFirstColumn="0" w:firstRowLastColumn="0" w:lastRowFirstColumn="0" w:lastRowLastColumn="0"/>
            <w:tcW w:w="3028" w:type="dxa"/>
          </w:tcPr>
          <w:p w14:paraId="6E12D975" w14:textId="77777777" w:rsidR="005E3C11" w:rsidRPr="00BE511F" w:rsidRDefault="005E3C11" w:rsidP="00202EE7">
            <w:pPr>
              <w:jc w:val="both"/>
              <w:rPr>
                <w:sz w:val="20"/>
              </w:rPr>
            </w:pPr>
            <w:r w:rsidRPr="00BE511F">
              <w:rPr>
                <w:sz w:val="20"/>
              </w:rPr>
              <w:t>Halogen</w:t>
            </w:r>
          </w:p>
        </w:tc>
        <w:tc>
          <w:tcPr>
            <w:tcW w:w="3008" w:type="dxa"/>
          </w:tcPr>
          <w:p w14:paraId="642D3F6F" w14:textId="77777777" w:rsidR="005E3C11" w:rsidRPr="00BE511F" w:rsidRDefault="005E3C11" w:rsidP="00202EE7">
            <w:pPr>
              <w:jc w:val="center"/>
              <w:cnfStyle w:val="000000000000" w:firstRow="0" w:lastRow="0" w:firstColumn="0" w:lastColumn="0" w:oddVBand="0" w:evenVBand="0" w:oddHBand="0" w:evenHBand="0" w:firstRowFirstColumn="0" w:firstRowLastColumn="0" w:lastRowFirstColumn="0" w:lastRowLastColumn="0"/>
              <w:rPr>
                <w:sz w:val="20"/>
              </w:rPr>
            </w:pPr>
            <w:r w:rsidRPr="00BE511F">
              <w:rPr>
                <w:sz w:val="20"/>
              </w:rPr>
              <w:t>I, Br</w:t>
            </w:r>
          </w:p>
        </w:tc>
        <w:tc>
          <w:tcPr>
            <w:tcW w:w="3025" w:type="dxa"/>
          </w:tcPr>
          <w:p w14:paraId="36E76EC0" w14:textId="77777777" w:rsidR="005E3C11" w:rsidRPr="00BE511F" w:rsidRDefault="005E3C11" w:rsidP="00202EE7">
            <w:pPr>
              <w:jc w:val="center"/>
              <w:cnfStyle w:val="000000000000" w:firstRow="0" w:lastRow="0" w:firstColumn="0" w:lastColumn="0" w:oddVBand="0" w:evenVBand="0" w:oddHBand="0" w:evenHBand="0" w:firstRowFirstColumn="0" w:firstRowLastColumn="0" w:lastRowFirstColumn="0" w:lastRowLastColumn="0"/>
              <w:rPr>
                <w:sz w:val="20"/>
              </w:rPr>
            </w:pPr>
            <w:r w:rsidRPr="00BE511F">
              <w:rPr>
                <w:sz w:val="20"/>
              </w:rPr>
              <w:t>0.1</w:t>
            </w:r>
          </w:p>
        </w:tc>
      </w:tr>
      <w:tr w:rsidR="005E3C11" w:rsidRPr="00BE511F" w14:paraId="4714436D" w14:textId="77777777" w:rsidTr="00202E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8" w:type="dxa"/>
          </w:tcPr>
          <w:p w14:paraId="2E4C501C" w14:textId="77777777" w:rsidR="005E3C11" w:rsidRPr="00BE511F" w:rsidRDefault="005E3C11" w:rsidP="00202EE7">
            <w:pPr>
              <w:jc w:val="both"/>
              <w:rPr>
                <w:sz w:val="20"/>
              </w:rPr>
            </w:pPr>
            <w:r w:rsidRPr="00BE511F">
              <w:rPr>
                <w:sz w:val="20"/>
              </w:rPr>
              <w:t>Alkali metals</w:t>
            </w:r>
          </w:p>
        </w:tc>
        <w:tc>
          <w:tcPr>
            <w:tcW w:w="3008" w:type="dxa"/>
          </w:tcPr>
          <w:p w14:paraId="40AA1199" w14:textId="77777777" w:rsidR="005E3C11" w:rsidRPr="00BE511F" w:rsidRDefault="005E3C11" w:rsidP="00202EE7">
            <w:pPr>
              <w:jc w:val="center"/>
              <w:cnfStyle w:val="000000100000" w:firstRow="0" w:lastRow="0" w:firstColumn="0" w:lastColumn="0" w:oddVBand="0" w:evenVBand="0" w:oddHBand="1" w:evenHBand="0" w:firstRowFirstColumn="0" w:firstRowLastColumn="0" w:lastRowFirstColumn="0" w:lastRowLastColumn="0"/>
              <w:rPr>
                <w:sz w:val="20"/>
              </w:rPr>
            </w:pPr>
            <w:r w:rsidRPr="00BE511F">
              <w:rPr>
                <w:sz w:val="20"/>
              </w:rPr>
              <w:t>Cs, Rb</w:t>
            </w:r>
          </w:p>
        </w:tc>
        <w:tc>
          <w:tcPr>
            <w:tcW w:w="3025" w:type="dxa"/>
          </w:tcPr>
          <w:p w14:paraId="5771E2BD" w14:textId="77777777" w:rsidR="005E3C11" w:rsidRPr="00BE511F" w:rsidRDefault="005E3C11" w:rsidP="00202EE7">
            <w:pPr>
              <w:jc w:val="center"/>
              <w:cnfStyle w:val="000000100000" w:firstRow="0" w:lastRow="0" w:firstColumn="0" w:lastColumn="0" w:oddVBand="0" w:evenVBand="0" w:oddHBand="1" w:evenHBand="0" w:firstRowFirstColumn="0" w:firstRowLastColumn="0" w:lastRowFirstColumn="0" w:lastRowLastColumn="0"/>
              <w:rPr>
                <w:sz w:val="20"/>
              </w:rPr>
            </w:pPr>
            <w:r w:rsidRPr="00BE511F">
              <w:rPr>
                <w:sz w:val="20"/>
              </w:rPr>
              <w:t>0.1</w:t>
            </w:r>
          </w:p>
        </w:tc>
      </w:tr>
      <w:tr w:rsidR="005E3C11" w:rsidRPr="00BE511F" w14:paraId="507CDF11" w14:textId="77777777" w:rsidTr="00202EE7">
        <w:tc>
          <w:tcPr>
            <w:cnfStyle w:val="001000000000" w:firstRow="0" w:lastRow="0" w:firstColumn="1" w:lastColumn="0" w:oddVBand="0" w:evenVBand="0" w:oddHBand="0" w:evenHBand="0" w:firstRowFirstColumn="0" w:firstRowLastColumn="0" w:lastRowFirstColumn="0" w:lastRowLastColumn="0"/>
            <w:tcW w:w="3028" w:type="dxa"/>
          </w:tcPr>
          <w:p w14:paraId="6F6B9379" w14:textId="77777777" w:rsidR="005E3C11" w:rsidRPr="00BE511F" w:rsidRDefault="005E3C11" w:rsidP="00202EE7">
            <w:pPr>
              <w:jc w:val="both"/>
              <w:rPr>
                <w:sz w:val="20"/>
              </w:rPr>
            </w:pPr>
            <w:r w:rsidRPr="00BE511F">
              <w:rPr>
                <w:sz w:val="20"/>
              </w:rPr>
              <w:t>Tellurium group</w:t>
            </w:r>
          </w:p>
        </w:tc>
        <w:tc>
          <w:tcPr>
            <w:tcW w:w="3008" w:type="dxa"/>
          </w:tcPr>
          <w:p w14:paraId="0D0571DC" w14:textId="77777777" w:rsidR="005E3C11" w:rsidRPr="00BE511F" w:rsidRDefault="005E3C11" w:rsidP="00202EE7">
            <w:pPr>
              <w:jc w:val="center"/>
              <w:cnfStyle w:val="000000000000" w:firstRow="0" w:lastRow="0" w:firstColumn="0" w:lastColumn="0" w:oddVBand="0" w:evenVBand="0" w:oddHBand="0" w:evenHBand="0" w:firstRowFirstColumn="0" w:firstRowLastColumn="0" w:lastRowFirstColumn="0" w:lastRowLastColumn="0"/>
              <w:rPr>
                <w:sz w:val="20"/>
              </w:rPr>
            </w:pPr>
            <w:proofErr w:type="spellStart"/>
            <w:r w:rsidRPr="00BE511F">
              <w:rPr>
                <w:sz w:val="20"/>
              </w:rPr>
              <w:t>Te</w:t>
            </w:r>
            <w:proofErr w:type="spellEnd"/>
            <w:r w:rsidRPr="00BE511F">
              <w:rPr>
                <w:sz w:val="20"/>
              </w:rPr>
              <w:t>, Sb, Se</w:t>
            </w:r>
          </w:p>
        </w:tc>
        <w:tc>
          <w:tcPr>
            <w:tcW w:w="3025" w:type="dxa"/>
          </w:tcPr>
          <w:p w14:paraId="24EDC3CA" w14:textId="77777777" w:rsidR="005E3C11" w:rsidRPr="00BE511F" w:rsidRDefault="005E3C11" w:rsidP="00202EE7">
            <w:pPr>
              <w:jc w:val="center"/>
              <w:cnfStyle w:val="000000000000" w:firstRow="0" w:lastRow="0" w:firstColumn="0" w:lastColumn="0" w:oddVBand="0" w:evenVBand="0" w:oddHBand="0" w:evenHBand="0" w:firstRowFirstColumn="0" w:firstRowLastColumn="0" w:lastRowFirstColumn="0" w:lastRowLastColumn="0"/>
              <w:rPr>
                <w:sz w:val="20"/>
              </w:rPr>
            </w:pPr>
            <w:r w:rsidRPr="00BE511F">
              <w:rPr>
                <w:sz w:val="20"/>
              </w:rPr>
              <w:t>1.0E-04</w:t>
            </w:r>
          </w:p>
        </w:tc>
      </w:tr>
      <w:tr w:rsidR="005E3C11" w:rsidRPr="00BE511F" w14:paraId="58E64D37" w14:textId="77777777" w:rsidTr="00202E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8" w:type="dxa"/>
          </w:tcPr>
          <w:p w14:paraId="61868257" w14:textId="77777777" w:rsidR="005E3C11" w:rsidRPr="00BE511F" w:rsidRDefault="005E3C11" w:rsidP="00202EE7">
            <w:pPr>
              <w:jc w:val="both"/>
              <w:rPr>
                <w:sz w:val="20"/>
              </w:rPr>
            </w:pPr>
            <w:r w:rsidRPr="00BE511F">
              <w:rPr>
                <w:sz w:val="20"/>
              </w:rPr>
              <w:t>Barium</w:t>
            </w:r>
          </w:p>
        </w:tc>
        <w:tc>
          <w:tcPr>
            <w:tcW w:w="3008" w:type="dxa"/>
          </w:tcPr>
          <w:p w14:paraId="0043246B" w14:textId="77777777" w:rsidR="005E3C11" w:rsidRPr="00BE511F" w:rsidRDefault="005E3C11" w:rsidP="00202EE7">
            <w:pPr>
              <w:jc w:val="center"/>
              <w:cnfStyle w:val="000000100000" w:firstRow="0" w:lastRow="0" w:firstColumn="0" w:lastColumn="0" w:oddVBand="0" w:evenVBand="0" w:oddHBand="1" w:evenHBand="0" w:firstRowFirstColumn="0" w:firstRowLastColumn="0" w:lastRowFirstColumn="0" w:lastRowLastColumn="0"/>
              <w:rPr>
                <w:sz w:val="20"/>
              </w:rPr>
            </w:pPr>
            <w:r w:rsidRPr="00BE511F">
              <w:rPr>
                <w:sz w:val="20"/>
              </w:rPr>
              <w:t>Ba, Sr</w:t>
            </w:r>
          </w:p>
        </w:tc>
        <w:tc>
          <w:tcPr>
            <w:tcW w:w="3025" w:type="dxa"/>
          </w:tcPr>
          <w:p w14:paraId="2AD8C40F" w14:textId="77777777" w:rsidR="005E3C11" w:rsidRPr="00BE511F" w:rsidRDefault="005E3C11" w:rsidP="00202EE7">
            <w:pPr>
              <w:jc w:val="center"/>
              <w:cnfStyle w:val="000000100000" w:firstRow="0" w:lastRow="0" w:firstColumn="0" w:lastColumn="0" w:oddVBand="0" w:evenVBand="0" w:oddHBand="1" w:evenHBand="0" w:firstRowFirstColumn="0" w:firstRowLastColumn="0" w:lastRowFirstColumn="0" w:lastRowLastColumn="0"/>
              <w:rPr>
                <w:sz w:val="20"/>
              </w:rPr>
            </w:pPr>
            <w:r w:rsidRPr="00BE511F">
              <w:rPr>
                <w:sz w:val="20"/>
              </w:rPr>
              <w:t>0.1</w:t>
            </w:r>
          </w:p>
        </w:tc>
      </w:tr>
      <w:tr w:rsidR="005E3C11" w:rsidRPr="00BE511F" w14:paraId="0E4D7DAD" w14:textId="77777777" w:rsidTr="00202EE7">
        <w:tc>
          <w:tcPr>
            <w:cnfStyle w:val="001000000000" w:firstRow="0" w:lastRow="0" w:firstColumn="1" w:lastColumn="0" w:oddVBand="0" w:evenVBand="0" w:oddHBand="0" w:evenHBand="0" w:firstRowFirstColumn="0" w:firstRowLastColumn="0" w:lastRowFirstColumn="0" w:lastRowLastColumn="0"/>
            <w:tcW w:w="3028" w:type="dxa"/>
          </w:tcPr>
          <w:p w14:paraId="162D1013" w14:textId="77777777" w:rsidR="005E3C11" w:rsidRPr="00BE511F" w:rsidRDefault="005E3C11" w:rsidP="00202EE7">
            <w:pPr>
              <w:jc w:val="both"/>
              <w:rPr>
                <w:sz w:val="20"/>
              </w:rPr>
            </w:pPr>
            <w:r w:rsidRPr="00BE511F">
              <w:rPr>
                <w:sz w:val="20"/>
              </w:rPr>
              <w:t>Noble metals</w:t>
            </w:r>
          </w:p>
        </w:tc>
        <w:tc>
          <w:tcPr>
            <w:tcW w:w="3008" w:type="dxa"/>
          </w:tcPr>
          <w:p w14:paraId="59CE5B41" w14:textId="77777777" w:rsidR="005E3C11" w:rsidRPr="00BE511F" w:rsidRDefault="005E3C11" w:rsidP="00202EE7">
            <w:pPr>
              <w:jc w:val="center"/>
              <w:cnfStyle w:val="000000000000" w:firstRow="0" w:lastRow="0" w:firstColumn="0" w:lastColumn="0" w:oddVBand="0" w:evenVBand="0" w:oddHBand="0" w:evenHBand="0" w:firstRowFirstColumn="0" w:firstRowLastColumn="0" w:lastRowFirstColumn="0" w:lastRowLastColumn="0"/>
              <w:rPr>
                <w:sz w:val="20"/>
              </w:rPr>
            </w:pPr>
            <w:r w:rsidRPr="00BE511F">
              <w:rPr>
                <w:sz w:val="20"/>
              </w:rPr>
              <w:t>Ru, Rh, Pd, Mo, Tc, Co</w:t>
            </w:r>
          </w:p>
        </w:tc>
        <w:tc>
          <w:tcPr>
            <w:tcW w:w="3025" w:type="dxa"/>
          </w:tcPr>
          <w:p w14:paraId="5C8FA8D9" w14:textId="77777777" w:rsidR="005E3C11" w:rsidRPr="00BE511F" w:rsidRDefault="005E3C11" w:rsidP="00202EE7">
            <w:pPr>
              <w:jc w:val="center"/>
              <w:cnfStyle w:val="000000000000" w:firstRow="0" w:lastRow="0" w:firstColumn="0" w:lastColumn="0" w:oddVBand="0" w:evenVBand="0" w:oddHBand="0" w:evenHBand="0" w:firstRowFirstColumn="0" w:firstRowLastColumn="0" w:lastRowFirstColumn="0" w:lastRowLastColumn="0"/>
              <w:rPr>
                <w:sz w:val="20"/>
              </w:rPr>
            </w:pPr>
            <w:r w:rsidRPr="00BE511F">
              <w:rPr>
                <w:sz w:val="20"/>
              </w:rPr>
              <w:t>1.0E-04</w:t>
            </w:r>
          </w:p>
        </w:tc>
      </w:tr>
      <w:tr w:rsidR="005E3C11" w:rsidRPr="00BE511F" w14:paraId="30369B67" w14:textId="77777777" w:rsidTr="00202E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8" w:type="dxa"/>
          </w:tcPr>
          <w:p w14:paraId="4DDB1E74" w14:textId="77777777" w:rsidR="005E3C11" w:rsidRPr="00BE511F" w:rsidRDefault="005E3C11" w:rsidP="00202EE7">
            <w:pPr>
              <w:jc w:val="both"/>
              <w:rPr>
                <w:sz w:val="20"/>
              </w:rPr>
            </w:pPr>
            <w:r w:rsidRPr="00BE511F">
              <w:rPr>
                <w:sz w:val="20"/>
              </w:rPr>
              <w:t>Lanthanides</w:t>
            </w:r>
          </w:p>
        </w:tc>
        <w:tc>
          <w:tcPr>
            <w:tcW w:w="3008" w:type="dxa"/>
          </w:tcPr>
          <w:p w14:paraId="6A2C225A" w14:textId="77777777" w:rsidR="005E3C11" w:rsidRPr="00BE511F" w:rsidRDefault="005E3C11" w:rsidP="00202EE7">
            <w:pPr>
              <w:jc w:val="center"/>
              <w:cnfStyle w:val="000000100000" w:firstRow="0" w:lastRow="0" w:firstColumn="0" w:lastColumn="0" w:oddVBand="0" w:evenVBand="0" w:oddHBand="1" w:evenHBand="0" w:firstRowFirstColumn="0" w:firstRowLastColumn="0" w:lastRowFirstColumn="0" w:lastRowLastColumn="0"/>
              <w:rPr>
                <w:sz w:val="20"/>
              </w:rPr>
            </w:pPr>
            <w:r w:rsidRPr="00BE511F">
              <w:rPr>
                <w:sz w:val="20"/>
              </w:rPr>
              <w:t xml:space="preserve">La, Zr, Nd, Eu, Nb, Pm, </w:t>
            </w:r>
            <w:proofErr w:type="spellStart"/>
            <w:r w:rsidRPr="00BE511F">
              <w:rPr>
                <w:sz w:val="20"/>
              </w:rPr>
              <w:t>Pr</w:t>
            </w:r>
            <w:proofErr w:type="spellEnd"/>
            <w:r w:rsidRPr="00BE511F">
              <w:rPr>
                <w:sz w:val="20"/>
              </w:rPr>
              <w:t xml:space="preserve">, </w:t>
            </w:r>
            <w:proofErr w:type="spellStart"/>
            <w:r w:rsidRPr="00BE511F">
              <w:rPr>
                <w:sz w:val="20"/>
              </w:rPr>
              <w:t>Sm</w:t>
            </w:r>
            <w:proofErr w:type="spellEnd"/>
            <w:r w:rsidRPr="00BE511F">
              <w:rPr>
                <w:sz w:val="20"/>
              </w:rPr>
              <w:t>, Y, Cm, Am</w:t>
            </w:r>
          </w:p>
        </w:tc>
        <w:tc>
          <w:tcPr>
            <w:tcW w:w="3025" w:type="dxa"/>
          </w:tcPr>
          <w:p w14:paraId="3A2ECB36" w14:textId="77777777" w:rsidR="005E3C11" w:rsidRPr="00BE511F" w:rsidRDefault="005E3C11" w:rsidP="00202EE7">
            <w:pPr>
              <w:jc w:val="center"/>
              <w:cnfStyle w:val="000000100000" w:firstRow="0" w:lastRow="0" w:firstColumn="0" w:lastColumn="0" w:oddVBand="0" w:evenVBand="0" w:oddHBand="1" w:evenHBand="0" w:firstRowFirstColumn="0" w:firstRowLastColumn="0" w:lastRowFirstColumn="0" w:lastRowLastColumn="0"/>
              <w:rPr>
                <w:sz w:val="20"/>
              </w:rPr>
            </w:pPr>
            <w:r w:rsidRPr="00BE511F">
              <w:rPr>
                <w:sz w:val="20"/>
              </w:rPr>
              <w:t>1.0E-04</w:t>
            </w:r>
          </w:p>
        </w:tc>
      </w:tr>
      <w:tr w:rsidR="005E3C11" w:rsidRPr="00BE511F" w14:paraId="788D0A9A" w14:textId="77777777" w:rsidTr="00202EE7">
        <w:tc>
          <w:tcPr>
            <w:cnfStyle w:val="001000000000" w:firstRow="0" w:lastRow="0" w:firstColumn="1" w:lastColumn="0" w:oddVBand="0" w:evenVBand="0" w:oddHBand="0" w:evenHBand="0" w:firstRowFirstColumn="0" w:firstRowLastColumn="0" w:lastRowFirstColumn="0" w:lastRowLastColumn="0"/>
            <w:tcW w:w="3028" w:type="dxa"/>
          </w:tcPr>
          <w:p w14:paraId="39F48E84" w14:textId="77777777" w:rsidR="005E3C11" w:rsidRPr="00BE511F" w:rsidRDefault="005E3C11" w:rsidP="00202EE7">
            <w:pPr>
              <w:jc w:val="both"/>
              <w:rPr>
                <w:sz w:val="20"/>
              </w:rPr>
            </w:pPr>
            <w:r w:rsidRPr="00BE511F">
              <w:rPr>
                <w:sz w:val="20"/>
              </w:rPr>
              <w:t>Cerium</w:t>
            </w:r>
          </w:p>
        </w:tc>
        <w:tc>
          <w:tcPr>
            <w:tcW w:w="3008" w:type="dxa"/>
          </w:tcPr>
          <w:p w14:paraId="760C3E75" w14:textId="77777777" w:rsidR="005E3C11" w:rsidRPr="00BE511F" w:rsidRDefault="005E3C11" w:rsidP="00202EE7">
            <w:pPr>
              <w:jc w:val="center"/>
              <w:cnfStyle w:val="000000000000" w:firstRow="0" w:lastRow="0" w:firstColumn="0" w:lastColumn="0" w:oddVBand="0" w:evenVBand="0" w:oddHBand="0" w:evenHBand="0" w:firstRowFirstColumn="0" w:firstRowLastColumn="0" w:lastRowFirstColumn="0" w:lastRowLastColumn="0"/>
              <w:rPr>
                <w:sz w:val="20"/>
              </w:rPr>
            </w:pPr>
            <w:r w:rsidRPr="00BE511F">
              <w:rPr>
                <w:sz w:val="20"/>
              </w:rPr>
              <w:t>Ce, Pu, Np</w:t>
            </w:r>
          </w:p>
        </w:tc>
        <w:tc>
          <w:tcPr>
            <w:tcW w:w="3025" w:type="dxa"/>
          </w:tcPr>
          <w:p w14:paraId="4EC50CE8" w14:textId="77777777" w:rsidR="005E3C11" w:rsidRPr="00BE511F" w:rsidRDefault="005E3C11" w:rsidP="00202EE7">
            <w:pPr>
              <w:jc w:val="center"/>
              <w:cnfStyle w:val="000000000000" w:firstRow="0" w:lastRow="0" w:firstColumn="0" w:lastColumn="0" w:oddVBand="0" w:evenVBand="0" w:oddHBand="0" w:evenHBand="0" w:firstRowFirstColumn="0" w:firstRowLastColumn="0" w:lastRowFirstColumn="0" w:lastRowLastColumn="0"/>
              <w:rPr>
                <w:sz w:val="20"/>
              </w:rPr>
            </w:pPr>
            <w:r w:rsidRPr="00BE511F">
              <w:rPr>
                <w:sz w:val="20"/>
              </w:rPr>
              <w:t>1.0E-04</w:t>
            </w:r>
          </w:p>
        </w:tc>
      </w:tr>
    </w:tbl>
    <w:p w14:paraId="55DCAC7B" w14:textId="77777777" w:rsidR="005E3C11" w:rsidRDefault="005E3C11" w:rsidP="005E3C11">
      <w:pPr>
        <w:pStyle w:val="BodyText"/>
      </w:pPr>
    </w:p>
    <w:p w14:paraId="0DD1D250" w14:textId="2D64E1E0" w:rsidR="005E3C11" w:rsidRPr="007F1B51" w:rsidRDefault="005E3C11" w:rsidP="00632422">
      <w:pPr>
        <w:pStyle w:val="Caption"/>
      </w:pPr>
      <w:bookmarkStart w:id="7" w:name="_Ref22125071"/>
      <w:r w:rsidRPr="007F1B51">
        <w:lastRenderedPageBreak/>
        <w:t>TABLE</w:t>
      </w:r>
      <w:bookmarkEnd w:id="7"/>
      <w:r w:rsidR="009C4342">
        <w:t xml:space="preserve"> 2</w:t>
      </w:r>
      <w:r w:rsidRPr="007F1B51">
        <w:t xml:space="preserve"> Release fraction</w:t>
      </w:r>
      <w:r w:rsidR="00124650">
        <w:t xml:space="preserve"> </w:t>
      </w:r>
      <w:commentRangeStart w:id="8"/>
      <w:r w:rsidR="00737563">
        <w:t>used</w:t>
      </w:r>
      <w:commentRangeEnd w:id="8"/>
      <w:r w:rsidR="006E1E60">
        <w:rPr>
          <w:rStyle w:val="CommentReference"/>
          <w:bCs w:val="0"/>
          <w:lang w:val="en-GB"/>
        </w:rPr>
        <w:commentReference w:id="8"/>
      </w:r>
      <w:r w:rsidRPr="007F1B51">
        <w:t xml:space="preserve"> for the integral case, </w:t>
      </w:r>
      <w:r w:rsidR="00737563">
        <w:t>as obtained from in-vessel source term calculation. T</w:t>
      </w:r>
      <w:r w:rsidRPr="007F1B51">
        <w:t xml:space="preserve">he release fraction less than 1E-18 </w:t>
      </w:r>
      <w:r w:rsidR="00B26444" w:rsidRPr="007F1B51">
        <w:t>is</w:t>
      </w:r>
      <w:r w:rsidRPr="007F1B51">
        <w:t xml:space="preserve"> truncated to 1E-18 to avoid unrealistic released values</w:t>
      </w:r>
    </w:p>
    <w:tbl>
      <w:tblPr>
        <w:tblStyle w:val="PlainTable21"/>
        <w:tblW w:w="5000" w:type="pct"/>
        <w:tblLayout w:type="fixed"/>
        <w:tblLook w:val="04A0" w:firstRow="1" w:lastRow="0" w:firstColumn="1" w:lastColumn="0" w:noHBand="0" w:noVBand="1"/>
      </w:tblPr>
      <w:tblGrid>
        <w:gridCol w:w="1015"/>
        <w:gridCol w:w="935"/>
        <w:gridCol w:w="4538"/>
        <w:gridCol w:w="1703"/>
        <w:gridCol w:w="1052"/>
      </w:tblGrid>
      <w:tr w:rsidR="00EB5AF1" w:rsidRPr="00124650" w14:paraId="08B06B49" w14:textId="77777777" w:rsidTr="00C615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55" w:type="pct"/>
            <w:gridSpan w:val="2"/>
          </w:tcPr>
          <w:p w14:paraId="457E028E" w14:textId="77777777" w:rsidR="005E3C11" w:rsidRPr="00124650" w:rsidRDefault="005E3C11" w:rsidP="00EB5AF1">
            <w:pPr>
              <w:pStyle w:val="BodyText"/>
              <w:ind w:firstLine="0"/>
              <w:jc w:val="left"/>
            </w:pPr>
            <w:r w:rsidRPr="00124650">
              <w:t>Representative</w:t>
            </w:r>
          </w:p>
          <w:p w14:paraId="0E34E3F8" w14:textId="77777777" w:rsidR="005E3C11" w:rsidRPr="00124650" w:rsidRDefault="005E3C11" w:rsidP="00EB5AF1">
            <w:pPr>
              <w:pStyle w:val="BodyText"/>
              <w:ind w:firstLine="0"/>
              <w:jc w:val="left"/>
            </w:pPr>
            <w:r w:rsidRPr="00124650">
              <w:t>element</w:t>
            </w:r>
          </w:p>
        </w:tc>
        <w:tc>
          <w:tcPr>
            <w:tcW w:w="2454" w:type="pct"/>
          </w:tcPr>
          <w:p w14:paraId="1E1A6787" w14:textId="77777777" w:rsidR="005E3C11" w:rsidRPr="00124650" w:rsidRDefault="005E3C11" w:rsidP="007940CD">
            <w:pPr>
              <w:pStyle w:val="BodyText"/>
              <w:ind w:firstLine="0"/>
              <w:jc w:val="center"/>
              <w:cnfStyle w:val="100000000000" w:firstRow="1" w:lastRow="0" w:firstColumn="0" w:lastColumn="0" w:oddVBand="0" w:evenVBand="0" w:oddHBand="0" w:evenHBand="0" w:firstRowFirstColumn="0" w:firstRowLastColumn="0" w:lastRowFirstColumn="0" w:lastRowLastColumn="0"/>
            </w:pPr>
            <w:r w:rsidRPr="00124650">
              <w:t>Element group</w:t>
            </w:r>
          </w:p>
        </w:tc>
        <w:tc>
          <w:tcPr>
            <w:tcW w:w="921" w:type="pct"/>
          </w:tcPr>
          <w:p w14:paraId="760275FD" w14:textId="77777777" w:rsidR="005E3C11" w:rsidRPr="00124650" w:rsidRDefault="005E3C11" w:rsidP="007940CD">
            <w:pPr>
              <w:pStyle w:val="BodyText"/>
              <w:ind w:firstLine="0"/>
              <w:jc w:val="center"/>
              <w:cnfStyle w:val="100000000000" w:firstRow="1" w:lastRow="0" w:firstColumn="0" w:lastColumn="0" w:oddVBand="0" w:evenVBand="0" w:oddHBand="0" w:evenHBand="0" w:firstRowFirstColumn="0" w:firstRowLastColumn="0" w:lastRowFirstColumn="0" w:lastRowLastColumn="0"/>
            </w:pPr>
            <w:r w:rsidRPr="00124650">
              <w:t xml:space="preserve">No </w:t>
            </w:r>
            <w:r w:rsidR="007940CD" w:rsidRPr="00124650">
              <w:t>m</w:t>
            </w:r>
            <w:r w:rsidRPr="00124650">
              <w:t>ix</w:t>
            </w:r>
          </w:p>
          <w:p w14:paraId="577563D8" w14:textId="77777777" w:rsidR="005E3C11" w:rsidRPr="00124650" w:rsidRDefault="005E3C11" w:rsidP="007940CD">
            <w:pPr>
              <w:pStyle w:val="BodyText"/>
              <w:ind w:firstLine="0"/>
              <w:jc w:val="center"/>
              <w:cnfStyle w:val="100000000000" w:firstRow="1" w:lastRow="0" w:firstColumn="0" w:lastColumn="0" w:oddVBand="0" w:evenVBand="0" w:oddHBand="0" w:evenHBand="0" w:firstRowFirstColumn="0" w:firstRowLastColumn="0" w:lastRowFirstColumn="0" w:lastRowLastColumn="0"/>
            </w:pPr>
            <w:r w:rsidRPr="00124650">
              <w:t>(873K)</w:t>
            </w:r>
          </w:p>
        </w:tc>
        <w:tc>
          <w:tcPr>
            <w:tcW w:w="570" w:type="pct"/>
          </w:tcPr>
          <w:p w14:paraId="4D8435E7" w14:textId="77777777" w:rsidR="005E3C11" w:rsidRPr="00124650" w:rsidRDefault="005E3C11" w:rsidP="007940CD">
            <w:pPr>
              <w:pStyle w:val="BodyText"/>
              <w:ind w:firstLine="0"/>
              <w:jc w:val="center"/>
              <w:cnfStyle w:val="100000000000" w:firstRow="1" w:lastRow="0" w:firstColumn="0" w:lastColumn="0" w:oddVBand="0" w:evenVBand="0" w:oddHBand="0" w:evenHBand="0" w:firstRowFirstColumn="0" w:firstRowLastColumn="0" w:lastRowFirstColumn="0" w:lastRowLastColumn="0"/>
            </w:pPr>
            <w:r w:rsidRPr="00124650">
              <w:t>Real mix</w:t>
            </w:r>
          </w:p>
          <w:p w14:paraId="6414AFFD" w14:textId="77777777" w:rsidR="005E3C11" w:rsidRPr="00124650" w:rsidRDefault="005E3C11" w:rsidP="007940CD">
            <w:pPr>
              <w:pStyle w:val="BodyText"/>
              <w:ind w:firstLine="0"/>
              <w:jc w:val="center"/>
              <w:cnfStyle w:val="100000000000" w:firstRow="1" w:lastRow="0" w:firstColumn="0" w:lastColumn="0" w:oddVBand="0" w:evenVBand="0" w:oddHBand="0" w:evenHBand="0" w:firstRowFirstColumn="0" w:firstRowLastColumn="0" w:lastRowFirstColumn="0" w:lastRowLastColumn="0"/>
            </w:pPr>
            <w:r w:rsidRPr="00124650">
              <w:t>(873 K)</w:t>
            </w:r>
          </w:p>
        </w:tc>
      </w:tr>
      <w:tr w:rsidR="005E3C11" w:rsidRPr="00124650" w14:paraId="0A8B4B03" w14:textId="77777777" w:rsidTr="00C615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9" w:type="pct"/>
          </w:tcPr>
          <w:p w14:paraId="731071FC" w14:textId="77777777" w:rsidR="005E3C11" w:rsidRPr="00124650" w:rsidRDefault="005E3C11" w:rsidP="00EB5AF1">
            <w:pPr>
              <w:pStyle w:val="BodyText"/>
              <w:ind w:firstLine="0"/>
              <w:jc w:val="left"/>
            </w:pPr>
            <w:r w:rsidRPr="00124650">
              <w:t>Xe</w:t>
            </w:r>
          </w:p>
        </w:tc>
        <w:tc>
          <w:tcPr>
            <w:tcW w:w="2961" w:type="pct"/>
            <w:gridSpan w:val="2"/>
          </w:tcPr>
          <w:p w14:paraId="58F1BFAA" w14:textId="2D1908AC" w:rsidR="005E3C11" w:rsidRPr="00124650" w:rsidRDefault="005E3C11" w:rsidP="007940CD">
            <w:pPr>
              <w:pStyle w:val="BodyText"/>
              <w:ind w:firstLine="0"/>
              <w:jc w:val="center"/>
              <w:cnfStyle w:val="000000100000" w:firstRow="0" w:lastRow="0" w:firstColumn="0" w:lastColumn="0" w:oddVBand="0" w:evenVBand="0" w:oddHBand="1" w:evenHBand="0" w:firstRowFirstColumn="0" w:firstRowLastColumn="0" w:lastRowFirstColumn="0" w:lastRowLastColumn="0"/>
            </w:pPr>
            <w:r w:rsidRPr="00124650">
              <w:t>He,</w:t>
            </w:r>
            <w:r w:rsidR="00124650">
              <w:t xml:space="preserve"> </w:t>
            </w:r>
            <w:r w:rsidRPr="00124650">
              <w:t>Ne,</w:t>
            </w:r>
            <w:r w:rsidR="00124650">
              <w:t xml:space="preserve"> </w:t>
            </w:r>
            <w:proofErr w:type="spellStart"/>
            <w:r w:rsidRPr="00124650">
              <w:t>Ar</w:t>
            </w:r>
            <w:proofErr w:type="spellEnd"/>
            <w:r w:rsidRPr="00124650">
              <w:t>,</w:t>
            </w:r>
            <w:r w:rsidR="00124650">
              <w:t xml:space="preserve"> </w:t>
            </w:r>
            <w:r w:rsidRPr="00124650">
              <w:t>Kr,</w:t>
            </w:r>
            <w:r w:rsidR="00124650">
              <w:t xml:space="preserve"> </w:t>
            </w:r>
            <w:r w:rsidRPr="00124650">
              <w:t>Xe,</w:t>
            </w:r>
            <w:r w:rsidR="00124650">
              <w:t xml:space="preserve"> </w:t>
            </w:r>
            <w:r w:rsidRPr="00124650">
              <w:t>H,</w:t>
            </w:r>
            <w:r w:rsidR="00124650">
              <w:t xml:space="preserve"> </w:t>
            </w:r>
            <w:r w:rsidRPr="00124650">
              <w:t>N</w:t>
            </w:r>
          </w:p>
        </w:tc>
        <w:tc>
          <w:tcPr>
            <w:tcW w:w="921" w:type="pct"/>
          </w:tcPr>
          <w:p w14:paraId="4D52C4FC" w14:textId="77777777" w:rsidR="005E3C11" w:rsidRPr="00124650" w:rsidRDefault="005E3C11" w:rsidP="007940CD">
            <w:pPr>
              <w:pStyle w:val="BodyText"/>
              <w:ind w:firstLine="0"/>
              <w:jc w:val="center"/>
              <w:cnfStyle w:val="000000100000" w:firstRow="0" w:lastRow="0" w:firstColumn="0" w:lastColumn="0" w:oddVBand="0" w:evenVBand="0" w:oddHBand="1" w:evenHBand="0" w:firstRowFirstColumn="0" w:firstRowLastColumn="0" w:lastRowFirstColumn="0" w:lastRowLastColumn="0"/>
            </w:pPr>
            <w:r w:rsidRPr="00124650">
              <w:t>1</w:t>
            </w:r>
          </w:p>
        </w:tc>
        <w:tc>
          <w:tcPr>
            <w:tcW w:w="570" w:type="pct"/>
          </w:tcPr>
          <w:p w14:paraId="7B5BC46C" w14:textId="77777777" w:rsidR="005E3C11" w:rsidRPr="00124650" w:rsidRDefault="005E3C11" w:rsidP="007940CD">
            <w:pPr>
              <w:pStyle w:val="BodyText"/>
              <w:ind w:firstLine="0"/>
              <w:jc w:val="center"/>
              <w:cnfStyle w:val="000000100000" w:firstRow="0" w:lastRow="0" w:firstColumn="0" w:lastColumn="0" w:oddVBand="0" w:evenVBand="0" w:oddHBand="1" w:evenHBand="0" w:firstRowFirstColumn="0" w:firstRowLastColumn="0" w:lastRowFirstColumn="0" w:lastRowLastColumn="0"/>
            </w:pPr>
            <w:r w:rsidRPr="00124650">
              <w:t>1</w:t>
            </w:r>
          </w:p>
        </w:tc>
      </w:tr>
      <w:tr w:rsidR="005E3C11" w:rsidRPr="00124650" w14:paraId="57F7C76E" w14:textId="77777777" w:rsidTr="00C615B6">
        <w:tc>
          <w:tcPr>
            <w:cnfStyle w:val="001000000000" w:firstRow="0" w:lastRow="0" w:firstColumn="1" w:lastColumn="0" w:oddVBand="0" w:evenVBand="0" w:oddHBand="0" w:evenHBand="0" w:firstRowFirstColumn="0" w:firstRowLastColumn="0" w:lastRowFirstColumn="0" w:lastRowLastColumn="0"/>
            <w:tcW w:w="549" w:type="pct"/>
          </w:tcPr>
          <w:p w14:paraId="1CC97B99" w14:textId="77777777" w:rsidR="005E3C11" w:rsidRPr="00124650" w:rsidRDefault="005E3C11" w:rsidP="00EB5AF1">
            <w:pPr>
              <w:pStyle w:val="BodyText"/>
              <w:ind w:firstLine="0"/>
              <w:jc w:val="left"/>
            </w:pPr>
            <w:r w:rsidRPr="00124650">
              <w:t>Cs</w:t>
            </w:r>
          </w:p>
        </w:tc>
        <w:tc>
          <w:tcPr>
            <w:tcW w:w="2961" w:type="pct"/>
            <w:gridSpan w:val="2"/>
          </w:tcPr>
          <w:p w14:paraId="78975753" w14:textId="12693519" w:rsidR="005E3C11" w:rsidRPr="00124650" w:rsidRDefault="005E3C11" w:rsidP="007940CD">
            <w:pPr>
              <w:pStyle w:val="BodyText"/>
              <w:tabs>
                <w:tab w:val="center" w:pos="1979"/>
              </w:tabs>
              <w:ind w:firstLine="0"/>
              <w:jc w:val="center"/>
              <w:cnfStyle w:val="000000000000" w:firstRow="0" w:lastRow="0" w:firstColumn="0" w:lastColumn="0" w:oddVBand="0" w:evenVBand="0" w:oddHBand="0" w:evenHBand="0" w:firstRowFirstColumn="0" w:firstRowLastColumn="0" w:lastRowFirstColumn="0" w:lastRowLastColumn="0"/>
            </w:pPr>
            <w:r w:rsidRPr="00124650">
              <w:t>Li,</w:t>
            </w:r>
            <w:r w:rsidR="00124650">
              <w:t xml:space="preserve"> </w:t>
            </w:r>
            <w:r w:rsidRPr="00124650">
              <w:t>Na,</w:t>
            </w:r>
            <w:r w:rsidR="00124650">
              <w:t xml:space="preserve"> </w:t>
            </w:r>
            <w:r w:rsidRPr="00124650">
              <w:t>K,</w:t>
            </w:r>
            <w:r w:rsidR="00124650">
              <w:t xml:space="preserve"> </w:t>
            </w:r>
            <w:r w:rsidRPr="00124650">
              <w:t>Rb,</w:t>
            </w:r>
            <w:r w:rsidR="00124650">
              <w:t xml:space="preserve"> </w:t>
            </w:r>
            <w:r w:rsidRPr="00124650">
              <w:t>Cs,</w:t>
            </w:r>
            <w:r w:rsidR="00124650">
              <w:t xml:space="preserve"> </w:t>
            </w:r>
            <w:r w:rsidRPr="00124650">
              <w:t>Fr,</w:t>
            </w:r>
            <w:r w:rsidR="00124650">
              <w:t xml:space="preserve"> </w:t>
            </w:r>
            <w:r w:rsidRPr="00124650">
              <w:t>Cu</w:t>
            </w:r>
          </w:p>
        </w:tc>
        <w:tc>
          <w:tcPr>
            <w:tcW w:w="921" w:type="pct"/>
          </w:tcPr>
          <w:p w14:paraId="60FDF493" w14:textId="77777777" w:rsidR="005E3C11" w:rsidRPr="00124650" w:rsidRDefault="005E3C11" w:rsidP="007940CD">
            <w:pPr>
              <w:pStyle w:val="BodyText"/>
              <w:ind w:firstLine="0"/>
              <w:jc w:val="center"/>
              <w:cnfStyle w:val="000000000000" w:firstRow="0" w:lastRow="0" w:firstColumn="0" w:lastColumn="0" w:oddVBand="0" w:evenVBand="0" w:oddHBand="0" w:evenHBand="0" w:firstRowFirstColumn="0" w:firstRowLastColumn="0" w:lastRowFirstColumn="0" w:lastRowLastColumn="0"/>
            </w:pPr>
            <w:r w:rsidRPr="00124650">
              <w:t>0.91</w:t>
            </w:r>
          </w:p>
        </w:tc>
        <w:tc>
          <w:tcPr>
            <w:tcW w:w="570" w:type="pct"/>
          </w:tcPr>
          <w:p w14:paraId="099C9B20" w14:textId="77777777" w:rsidR="005E3C11" w:rsidRPr="00124650" w:rsidRDefault="005E3C11" w:rsidP="007940CD">
            <w:pPr>
              <w:pStyle w:val="BodyText"/>
              <w:ind w:firstLine="0"/>
              <w:jc w:val="center"/>
              <w:cnfStyle w:val="000000000000" w:firstRow="0" w:lastRow="0" w:firstColumn="0" w:lastColumn="0" w:oddVBand="0" w:evenVBand="0" w:oddHBand="0" w:evenHBand="0" w:firstRowFirstColumn="0" w:firstRowLastColumn="0" w:lastRowFirstColumn="0" w:lastRowLastColumn="0"/>
            </w:pPr>
            <w:r w:rsidRPr="00124650">
              <w:t>3.18E-5</w:t>
            </w:r>
          </w:p>
        </w:tc>
      </w:tr>
      <w:tr w:rsidR="005E3C11" w:rsidRPr="00124650" w14:paraId="4D3F9867" w14:textId="77777777" w:rsidTr="00C615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9" w:type="pct"/>
          </w:tcPr>
          <w:p w14:paraId="57AAB8A0" w14:textId="77777777" w:rsidR="005E3C11" w:rsidRPr="00124650" w:rsidRDefault="005E3C11" w:rsidP="00EB5AF1">
            <w:pPr>
              <w:pStyle w:val="BodyText"/>
              <w:ind w:firstLine="0"/>
              <w:jc w:val="left"/>
            </w:pPr>
            <w:r w:rsidRPr="00124650">
              <w:t>Ba</w:t>
            </w:r>
          </w:p>
        </w:tc>
        <w:tc>
          <w:tcPr>
            <w:tcW w:w="2961" w:type="pct"/>
            <w:gridSpan w:val="2"/>
          </w:tcPr>
          <w:p w14:paraId="4B79C105" w14:textId="21B00AE3" w:rsidR="005E3C11" w:rsidRPr="00124650" w:rsidRDefault="005E3C11" w:rsidP="007940CD">
            <w:pPr>
              <w:pStyle w:val="BodyText"/>
              <w:ind w:firstLine="0"/>
              <w:jc w:val="center"/>
              <w:cnfStyle w:val="000000100000" w:firstRow="0" w:lastRow="0" w:firstColumn="0" w:lastColumn="0" w:oddVBand="0" w:evenVBand="0" w:oddHBand="1" w:evenHBand="0" w:firstRowFirstColumn="0" w:firstRowLastColumn="0" w:lastRowFirstColumn="0" w:lastRowLastColumn="0"/>
            </w:pPr>
            <w:r w:rsidRPr="00124650">
              <w:t>Be,</w:t>
            </w:r>
            <w:r w:rsidR="00124650">
              <w:t xml:space="preserve"> </w:t>
            </w:r>
            <w:r w:rsidRPr="00124650">
              <w:t>Mg, Ca,</w:t>
            </w:r>
            <w:r w:rsidR="00124650">
              <w:t xml:space="preserve"> </w:t>
            </w:r>
            <w:r w:rsidRPr="00124650">
              <w:t>Sr,</w:t>
            </w:r>
            <w:r w:rsidR="00124650">
              <w:t xml:space="preserve"> </w:t>
            </w:r>
            <w:r w:rsidRPr="00124650">
              <w:t>Ba,</w:t>
            </w:r>
            <w:r w:rsidR="00124650">
              <w:t xml:space="preserve"> </w:t>
            </w:r>
            <w:r w:rsidRPr="00124650">
              <w:t>Ra,</w:t>
            </w:r>
            <w:r w:rsidR="00124650">
              <w:t xml:space="preserve"> </w:t>
            </w:r>
            <w:r w:rsidRPr="00124650">
              <w:t>Es,</w:t>
            </w:r>
            <w:r w:rsidR="00124650">
              <w:t xml:space="preserve"> </w:t>
            </w:r>
            <w:r w:rsidRPr="00124650">
              <w:t>Fm</w:t>
            </w:r>
          </w:p>
        </w:tc>
        <w:tc>
          <w:tcPr>
            <w:tcW w:w="921" w:type="pct"/>
          </w:tcPr>
          <w:p w14:paraId="18EEB010" w14:textId="77777777" w:rsidR="005E3C11" w:rsidRPr="00124650" w:rsidRDefault="005E3C11" w:rsidP="007940CD">
            <w:pPr>
              <w:pStyle w:val="BodyText"/>
              <w:ind w:firstLine="0"/>
              <w:jc w:val="center"/>
              <w:cnfStyle w:val="000000100000" w:firstRow="0" w:lastRow="0" w:firstColumn="0" w:lastColumn="0" w:oddVBand="0" w:evenVBand="0" w:oddHBand="1" w:evenHBand="0" w:firstRowFirstColumn="0" w:firstRowLastColumn="0" w:lastRowFirstColumn="0" w:lastRowLastColumn="0"/>
            </w:pPr>
            <w:r w:rsidRPr="00124650">
              <w:t>2.77E-12</w:t>
            </w:r>
          </w:p>
        </w:tc>
        <w:tc>
          <w:tcPr>
            <w:tcW w:w="570" w:type="pct"/>
          </w:tcPr>
          <w:p w14:paraId="17E52816" w14:textId="77777777" w:rsidR="005E3C11" w:rsidRPr="00124650" w:rsidRDefault="005E3C11" w:rsidP="007940CD">
            <w:pPr>
              <w:pStyle w:val="BodyText"/>
              <w:ind w:firstLine="0"/>
              <w:jc w:val="center"/>
              <w:cnfStyle w:val="000000100000" w:firstRow="0" w:lastRow="0" w:firstColumn="0" w:lastColumn="0" w:oddVBand="0" w:evenVBand="0" w:oddHBand="1" w:evenHBand="0" w:firstRowFirstColumn="0" w:firstRowLastColumn="0" w:lastRowFirstColumn="0" w:lastRowLastColumn="0"/>
            </w:pPr>
            <w:r w:rsidRPr="00124650">
              <w:t>1.48E-7</w:t>
            </w:r>
          </w:p>
        </w:tc>
      </w:tr>
      <w:tr w:rsidR="005E3C11" w:rsidRPr="00124650" w14:paraId="7E7F8FF3" w14:textId="77777777" w:rsidTr="00C615B6">
        <w:tc>
          <w:tcPr>
            <w:cnfStyle w:val="001000000000" w:firstRow="0" w:lastRow="0" w:firstColumn="1" w:lastColumn="0" w:oddVBand="0" w:evenVBand="0" w:oddHBand="0" w:evenHBand="0" w:firstRowFirstColumn="0" w:firstRowLastColumn="0" w:lastRowFirstColumn="0" w:lastRowLastColumn="0"/>
            <w:tcW w:w="549" w:type="pct"/>
          </w:tcPr>
          <w:p w14:paraId="1BC67B0A" w14:textId="77777777" w:rsidR="005E3C11" w:rsidRPr="00124650" w:rsidRDefault="005E3C11" w:rsidP="00EB5AF1">
            <w:pPr>
              <w:pStyle w:val="BodyText"/>
              <w:ind w:firstLine="0"/>
              <w:jc w:val="left"/>
            </w:pPr>
            <w:r w:rsidRPr="00124650">
              <w:t>I</w:t>
            </w:r>
          </w:p>
        </w:tc>
        <w:tc>
          <w:tcPr>
            <w:tcW w:w="2961" w:type="pct"/>
            <w:gridSpan w:val="2"/>
          </w:tcPr>
          <w:p w14:paraId="286AFD62" w14:textId="68787D03" w:rsidR="005E3C11" w:rsidRPr="00124650" w:rsidRDefault="005E3C11" w:rsidP="007940CD">
            <w:pPr>
              <w:pStyle w:val="BodyText"/>
              <w:ind w:firstLine="0"/>
              <w:jc w:val="center"/>
              <w:cnfStyle w:val="000000000000" w:firstRow="0" w:lastRow="0" w:firstColumn="0" w:lastColumn="0" w:oddVBand="0" w:evenVBand="0" w:oddHBand="0" w:evenHBand="0" w:firstRowFirstColumn="0" w:firstRowLastColumn="0" w:lastRowFirstColumn="0" w:lastRowLastColumn="0"/>
            </w:pPr>
            <w:r w:rsidRPr="00124650">
              <w:t>F,</w:t>
            </w:r>
            <w:r w:rsidR="00124650">
              <w:t xml:space="preserve"> </w:t>
            </w:r>
            <w:r w:rsidRPr="00124650">
              <w:t>Cl,</w:t>
            </w:r>
            <w:r w:rsidR="00124650">
              <w:t xml:space="preserve"> </w:t>
            </w:r>
            <w:r w:rsidRPr="00124650">
              <w:t>I,</w:t>
            </w:r>
            <w:r w:rsidR="00124650">
              <w:t xml:space="preserve"> </w:t>
            </w:r>
            <w:r w:rsidRPr="00124650">
              <w:t>Br,</w:t>
            </w:r>
            <w:r w:rsidR="00124650">
              <w:t xml:space="preserve"> </w:t>
            </w:r>
            <w:r w:rsidRPr="00124650">
              <w:t>At</w:t>
            </w:r>
          </w:p>
        </w:tc>
        <w:tc>
          <w:tcPr>
            <w:tcW w:w="921" w:type="pct"/>
          </w:tcPr>
          <w:p w14:paraId="2B876EC5" w14:textId="77777777" w:rsidR="005E3C11" w:rsidRPr="00124650" w:rsidRDefault="005E3C11" w:rsidP="007940CD">
            <w:pPr>
              <w:pStyle w:val="BodyText"/>
              <w:ind w:firstLine="0"/>
              <w:jc w:val="center"/>
              <w:cnfStyle w:val="000000000000" w:firstRow="0" w:lastRow="0" w:firstColumn="0" w:lastColumn="0" w:oddVBand="0" w:evenVBand="0" w:oddHBand="0" w:evenHBand="0" w:firstRowFirstColumn="0" w:firstRowLastColumn="0" w:lastRowFirstColumn="0" w:lastRowLastColumn="0"/>
            </w:pPr>
            <w:r w:rsidRPr="00124650">
              <w:t>2.17E-03</w:t>
            </w:r>
          </w:p>
        </w:tc>
        <w:tc>
          <w:tcPr>
            <w:tcW w:w="570" w:type="pct"/>
          </w:tcPr>
          <w:p w14:paraId="05B15110" w14:textId="77777777" w:rsidR="005E3C11" w:rsidRPr="00124650" w:rsidRDefault="005E3C11" w:rsidP="007940CD">
            <w:pPr>
              <w:pStyle w:val="BodyText"/>
              <w:ind w:firstLine="0"/>
              <w:jc w:val="center"/>
              <w:cnfStyle w:val="000000000000" w:firstRow="0" w:lastRow="0" w:firstColumn="0" w:lastColumn="0" w:oddVBand="0" w:evenVBand="0" w:oddHBand="0" w:evenHBand="0" w:firstRowFirstColumn="0" w:firstRowLastColumn="0" w:lastRowFirstColumn="0" w:lastRowLastColumn="0"/>
            </w:pPr>
            <w:r w:rsidRPr="00124650">
              <w:t>1E-18</w:t>
            </w:r>
          </w:p>
        </w:tc>
      </w:tr>
      <w:tr w:rsidR="005E3C11" w:rsidRPr="00124650" w14:paraId="1D70278B" w14:textId="77777777" w:rsidTr="00C615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9" w:type="pct"/>
          </w:tcPr>
          <w:p w14:paraId="7EC265DE" w14:textId="77777777" w:rsidR="005E3C11" w:rsidRPr="00124650" w:rsidRDefault="005E3C11" w:rsidP="00EB5AF1">
            <w:pPr>
              <w:pStyle w:val="BodyText"/>
              <w:ind w:firstLine="0"/>
              <w:jc w:val="left"/>
            </w:pPr>
            <w:proofErr w:type="spellStart"/>
            <w:r w:rsidRPr="00124650">
              <w:t>Te</w:t>
            </w:r>
            <w:proofErr w:type="spellEnd"/>
          </w:p>
        </w:tc>
        <w:tc>
          <w:tcPr>
            <w:tcW w:w="2961" w:type="pct"/>
            <w:gridSpan w:val="2"/>
          </w:tcPr>
          <w:p w14:paraId="02CAFAF3" w14:textId="17C04E15" w:rsidR="005E3C11" w:rsidRPr="00124650" w:rsidRDefault="005E3C11" w:rsidP="007940CD">
            <w:pPr>
              <w:pStyle w:val="BodyText"/>
              <w:ind w:firstLine="0"/>
              <w:jc w:val="center"/>
              <w:cnfStyle w:val="000000100000" w:firstRow="0" w:lastRow="0" w:firstColumn="0" w:lastColumn="0" w:oddVBand="0" w:evenVBand="0" w:oddHBand="1" w:evenHBand="0" w:firstRowFirstColumn="0" w:firstRowLastColumn="0" w:lastRowFirstColumn="0" w:lastRowLastColumn="0"/>
            </w:pPr>
            <w:proofErr w:type="spellStart"/>
            <w:r w:rsidRPr="00124650">
              <w:t>Os</w:t>
            </w:r>
            <w:proofErr w:type="spellEnd"/>
            <w:r w:rsidRPr="00124650">
              <w:t>,</w:t>
            </w:r>
            <w:r w:rsidR="00124650">
              <w:t xml:space="preserve"> </w:t>
            </w:r>
            <w:r w:rsidRPr="00124650">
              <w:t>Se,</w:t>
            </w:r>
            <w:r w:rsidR="00124650">
              <w:t xml:space="preserve"> </w:t>
            </w:r>
            <w:proofErr w:type="spellStart"/>
            <w:r w:rsidRPr="00124650">
              <w:t>Te</w:t>
            </w:r>
            <w:proofErr w:type="spellEnd"/>
            <w:r w:rsidRPr="00124650">
              <w:t>,</w:t>
            </w:r>
            <w:r w:rsidR="00124650">
              <w:t xml:space="preserve"> </w:t>
            </w:r>
            <w:r w:rsidRPr="00124650">
              <w:t>Po</w:t>
            </w:r>
          </w:p>
        </w:tc>
        <w:tc>
          <w:tcPr>
            <w:tcW w:w="921" w:type="pct"/>
          </w:tcPr>
          <w:p w14:paraId="4009F526" w14:textId="77777777" w:rsidR="005E3C11" w:rsidRPr="00124650" w:rsidRDefault="005E3C11" w:rsidP="007940CD">
            <w:pPr>
              <w:pStyle w:val="BodyText"/>
              <w:ind w:firstLine="0"/>
              <w:jc w:val="center"/>
              <w:cnfStyle w:val="000000100000" w:firstRow="0" w:lastRow="0" w:firstColumn="0" w:lastColumn="0" w:oddVBand="0" w:evenVBand="0" w:oddHBand="1" w:evenHBand="0" w:firstRowFirstColumn="0" w:firstRowLastColumn="0" w:lastRowFirstColumn="0" w:lastRowLastColumn="0"/>
            </w:pPr>
            <w:r w:rsidRPr="00124650">
              <w:t>1E-18</w:t>
            </w:r>
          </w:p>
        </w:tc>
        <w:tc>
          <w:tcPr>
            <w:tcW w:w="570" w:type="pct"/>
          </w:tcPr>
          <w:p w14:paraId="590E877A" w14:textId="77777777" w:rsidR="005E3C11" w:rsidRPr="00124650" w:rsidRDefault="005E3C11" w:rsidP="007940CD">
            <w:pPr>
              <w:pStyle w:val="BodyText"/>
              <w:ind w:firstLine="0"/>
              <w:jc w:val="center"/>
              <w:cnfStyle w:val="000000100000" w:firstRow="0" w:lastRow="0" w:firstColumn="0" w:lastColumn="0" w:oddVBand="0" w:evenVBand="0" w:oddHBand="1" w:evenHBand="0" w:firstRowFirstColumn="0" w:firstRowLastColumn="0" w:lastRowFirstColumn="0" w:lastRowLastColumn="0"/>
            </w:pPr>
            <w:r w:rsidRPr="00124650">
              <w:t>1E-18</w:t>
            </w:r>
          </w:p>
        </w:tc>
      </w:tr>
      <w:tr w:rsidR="005E3C11" w:rsidRPr="00124650" w14:paraId="40D7F9A2" w14:textId="77777777" w:rsidTr="00C615B6">
        <w:tc>
          <w:tcPr>
            <w:cnfStyle w:val="001000000000" w:firstRow="0" w:lastRow="0" w:firstColumn="1" w:lastColumn="0" w:oddVBand="0" w:evenVBand="0" w:oddHBand="0" w:evenHBand="0" w:firstRowFirstColumn="0" w:firstRowLastColumn="0" w:lastRowFirstColumn="0" w:lastRowLastColumn="0"/>
            <w:tcW w:w="549" w:type="pct"/>
          </w:tcPr>
          <w:p w14:paraId="72A9B943" w14:textId="77777777" w:rsidR="005E3C11" w:rsidRPr="00124650" w:rsidRDefault="005E3C11" w:rsidP="00EB5AF1">
            <w:pPr>
              <w:pStyle w:val="BodyText"/>
              <w:ind w:firstLine="0"/>
              <w:jc w:val="left"/>
            </w:pPr>
            <w:r w:rsidRPr="00124650">
              <w:t>Ru</w:t>
            </w:r>
          </w:p>
        </w:tc>
        <w:tc>
          <w:tcPr>
            <w:tcW w:w="2961" w:type="pct"/>
            <w:gridSpan w:val="2"/>
          </w:tcPr>
          <w:p w14:paraId="74354143" w14:textId="0400C3C6" w:rsidR="005E3C11" w:rsidRPr="00124650" w:rsidRDefault="005E3C11" w:rsidP="007940CD">
            <w:pPr>
              <w:pStyle w:val="BodyText"/>
              <w:ind w:firstLine="0"/>
              <w:jc w:val="center"/>
              <w:cnfStyle w:val="000000000000" w:firstRow="0" w:lastRow="0" w:firstColumn="0" w:lastColumn="0" w:oddVBand="0" w:evenVBand="0" w:oddHBand="0" w:evenHBand="0" w:firstRowFirstColumn="0" w:firstRowLastColumn="0" w:lastRowFirstColumn="0" w:lastRowLastColumn="0"/>
            </w:pPr>
            <w:r w:rsidRPr="00124650">
              <w:t>Ru,</w:t>
            </w:r>
            <w:r w:rsidR="00124650">
              <w:t xml:space="preserve"> </w:t>
            </w:r>
            <w:r w:rsidRPr="00124650">
              <w:t>Rh,</w:t>
            </w:r>
            <w:r w:rsidR="00124650">
              <w:t xml:space="preserve"> </w:t>
            </w:r>
            <w:r w:rsidRPr="00124650">
              <w:t>Pd,</w:t>
            </w:r>
            <w:r w:rsidR="00124650">
              <w:t xml:space="preserve"> </w:t>
            </w:r>
            <w:r w:rsidRPr="00124650">
              <w:t>Re,</w:t>
            </w:r>
            <w:r w:rsidR="00124650">
              <w:t xml:space="preserve"> </w:t>
            </w:r>
            <w:proofErr w:type="spellStart"/>
            <w:r w:rsidRPr="00124650">
              <w:t>Ir</w:t>
            </w:r>
            <w:proofErr w:type="spellEnd"/>
            <w:r w:rsidRPr="00124650">
              <w:t>,</w:t>
            </w:r>
            <w:r w:rsidR="00124650">
              <w:t xml:space="preserve"> </w:t>
            </w:r>
            <w:r w:rsidRPr="00124650">
              <w:t>Pt,</w:t>
            </w:r>
            <w:r w:rsidR="00124650">
              <w:t xml:space="preserve"> </w:t>
            </w:r>
            <w:r w:rsidRPr="00124650">
              <w:t>Au,</w:t>
            </w:r>
            <w:r w:rsidR="00124650">
              <w:t xml:space="preserve"> </w:t>
            </w:r>
            <w:r w:rsidRPr="00124650">
              <w:t>Ni</w:t>
            </w:r>
          </w:p>
        </w:tc>
        <w:tc>
          <w:tcPr>
            <w:tcW w:w="921" w:type="pct"/>
          </w:tcPr>
          <w:p w14:paraId="3A15A658" w14:textId="77777777" w:rsidR="005E3C11" w:rsidRPr="00124650" w:rsidRDefault="005E3C11" w:rsidP="007940CD">
            <w:pPr>
              <w:pStyle w:val="BodyText"/>
              <w:ind w:firstLine="0"/>
              <w:jc w:val="center"/>
              <w:cnfStyle w:val="000000000000" w:firstRow="0" w:lastRow="0" w:firstColumn="0" w:lastColumn="0" w:oddVBand="0" w:evenVBand="0" w:oddHBand="0" w:evenHBand="0" w:firstRowFirstColumn="0" w:firstRowLastColumn="0" w:lastRowFirstColumn="0" w:lastRowLastColumn="0"/>
            </w:pPr>
            <w:r w:rsidRPr="00124650">
              <w:t>1E-18</w:t>
            </w:r>
          </w:p>
        </w:tc>
        <w:tc>
          <w:tcPr>
            <w:tcW w:w="570" w:type="pct"/>
          </w:tcPr>
          <w:p w14:paraId="6B9B534F" w14:textId="77777777" w:rsidR="005E3C11" w:rsidRPr="00124650" w:rsidRDefault="005E3C11" w:rsidP="007940CD">
            <w:pPr>
              <w:pStyle w:val="BodyText"/>
              <w:ind w:firstLine="0"/>
              <w:jc w:val="center"/>
              <w:cnfStyle w:val="000000000000" w:firstRow="0" w:lastRow="0" w:firstColumn="0" w:lastColumn="0" w:oddVBand="0" w:evenVBand="0" w:oddHBand="0" w:evenHBand="0" w:firstRowFirstColumn="0" w:firstRowLastColumn="0" w:lastRowFirstColumn="0" w:lastRowLastColumn="0"/>
            </w:pPr>
            <w:r w:rsidRPr="00124650">
              <w:t>1E-18</w:t>
            </w:r>
          </w:p>
        </w:tc>
      </w:tr>
      <w:tr w:rsidR="005E3C11" w:rsidRPr="00124650" w14:paraId="2C4670EF" w14:textId="77777777" w:rsidTr="00C615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9" w:type="pct"/>
          </w:tcPr>
          <w:p w14:paraId="3890801D" w14:textId="77777777" w:rsidR="005E3C11" w:rsidRPr="00124650" w:rsidRDefault="005E3C11" w:rsidP="00EB5AF1">
            <w:pPr>
              <w:pStyle w:val="BodyText"/>
              <w:ind w:firstLine="0"/>
              <w:jc w:val="left"/>
            </w:pPr>
            <w:r w:rsidRPr="00124650">
              <w:t>Mo</w:t>
            </w:r>
          </w:p>
        </w:tc>
        <w:tc>
          <w:tcPr>
            <w:tcW w:w="2961" w:type="pct"/>
            <w:gridSpan w:val="2"/>
          </w:tcPr>
          <w:p w14:paraId="1A8F9E39" w14:textId="6D6A2E47" w:rsidR="005E3C11" w:rsidRPr="00124650" w:rsidRDefault="005E3C11" w:rsidP="007940CD">
            <w:pPr>
              <w:pStyle w:val="BodyText"/>
              <w:ind w:firstLine="0"/>
              <w:jc w:val="center"/>
              <w:cnfStyle w:val="000000100000" w:firstRow="0" w:lastRow="0" w:firstColumn="0" w:lastColumn="0" w:oddVBand="0" w:evenVBand="0" w:oddHBand="1" w:evenHBand="0" w:firstRowFirstColumn="0" w:firstRowLastColumn="0" w:lastRowFirstColumn="0" w:lastRowLastColumn="0"/>
            </w:pPr>
            <w:r w:rsidRPr="00124650">
              <w:t>V,</w:t>
            </w:r>
            <w:r w:rsidR="00124650">
              <w:t xml:space="preserve"> </w:t>
            </w:r>
            <w:r w:rsidRPr="00124650">
              <w:t>Cr,</w:t>
            </w:r>
            <w:r w:rsidR="00124650">
              <w:t xml:space="preserve"> </w:t>
            </w:r>
            <w:r w:rsidRPr="00124650">
              <w:t>Fe,</w:t>
            </w:r>
            <w:r w:rsidR="00124650">
              <w:t xml:space="preserve"> </w:t>
            </w:r>
            <w:r w:rsidRPr="00124650">
              <w:t>Co,</w:t>
            </w:r>
            <w:r w:rsidR="00124650">
              <w:t xml:space="preserve"> </w:t>
            </w:r>
            <w:r w:rsidRPr="00124650">
              <w:t>Mn,</w:t>
            </w:r>
            <w:r w:rsidR="00124650">
              <w:t xml:space="preserve"> </w:t>
            </w:r>
            <w:r w:rsidRPr="00124650">
              <w:t>Nb,</w:t>
            </w:r>
            <w:r w:rsidR="00124650">
              <w:t xml:space="preserve"> </w:t>
            </w:r>
            <w:r w:rsidRPr="00124650">
              <w:t>Mo,</w:t>
            </w:r>
            <w:r w:rsidR="00124650">
              <w:t xml:space="preserve"> </w:t>
            </w:r>
            <w:r w:rsidRPr="00124650">
              <w:t>Tc,</w:t>
            </w:r>
            <w:r w:rsidR="00124650">
              <w:t xml:space="preserve"> </w:t>
            </w:r>
            <w:r w:rsidRPr="00124650">
              <w:t>Ta,</w:t>
            </w:r>
            <w:r w:rsidR="00124650">
              <w:t xml:space="preserve"> </w:t>
            </w:r>
            <w:r w:rsidRPr="00124650">
              <w:t>W</w:t>
            </w:r>
          </w:p>
        </w:tc>
        <w:tc>
          <w:tcPr>
            <w:tcW w:w="921" w:type="pct"/>
          </w:tcPr>
          <w:p w14:paraId="12B5A157" w14:textId="77777777" w:rsidR="005E3C11" w:rsidRPr="00124650" w:rsidRDefault="005E3C11" w:rsidP="007940CD">
            <w:pPr>
              <w:pStyle w:val="BodyText"/>
              <w:ind w:firstLine="0"/>
              <w:jc w:val="center"/>
              <w:cnfStyle w:val="000000100000" w:firstRow="0" w:lastRow="0" w:firstColumn="0" w:lastColumn="0" w:oddVBand="0" w:evenVBand="0" w:oddHBand="1" w:evenHBand="0" w:firstRowFirstColumn="0" w:firstRowLastColumn="0" w:lastRowFirstColumn="0" w:lastRowLastColumn="0"/>
            </w:pPr>
            <w:r w:rsidRPr="00124650">
              <w:t>1E-18</w:t>
            </w:r>
          </w:p>
        </w:tc>
        <w:tc>
          <w:tcPr>
            <w:tcW w:w="570" w:type="pct"/>
          </w:tcPr>
          <w:p w14:paraId="5CFB35A9" w14:textId="77777777" w:rsidR="005E3C11" w:rsidRPr="00124650" w:rsidRDefault="005E3C11" w:rsidP="007940CD">
            <w:pPr>
              <w:pStyle w:val="BodyText"/>
              <w:ind w:firstLine="0"/>
              <w:jc w:val="center"/>
              <w:cnfStyle w:val="000000100000" w:firstRow="0" w:lastRow="0" w:firstColumn="0" w:lastColumn="0" w:oddVBand="0" w:evenVBand="0" w:oddHBand="1" w:evenHBand="0" w:firstRowFirstColumn="0" w:firstRowLastColumn="0" w:lastRowFirstColumn="0" w:lastRowLastColumn="0"/>
            </w:pPr>
            <w:r w:rsidRPr="00124650">
              <w:t>1E-18</w:t>
            </w:r>
          </w:p>
        </w:tc>
      </w:tr>
      <w:tr w:rsidR="005E3C11" w:rsidRPr="00124650" w14:paraId="6AAD7B2E" w14:textId="77777777" w:rsidTr="00C615B6">
        <w:tc>
          <w:tcPr>
            <w:cnfStyle w:val="001000000000" w:firstRow="0" w:lastRow="0" w:firstColumn="1" w:lastColumn="0" w:oddVBand="0" w:evenVBand="0" w:oddHBand="0" w:evenHBand="0" w:firstRowFirstColumn="0" w:firstRowLastColumn="0" w:lastRowFirstColumn="0" w:lastRowLastColumn="0"/>
            <w:tcW w:w="549" w:type="pct"/>
          </w:tcPr>
          <w:p w14:paraId="256740D1" w14:textId="77777777" w:rsidR="005E3C11" w:rsidRPr="00124650" w:rsidRDefault="005E3C11" w:rsidP="00EB5AF1">
            <w:pPr>
              <w:pStyle w:val="BodyText"/>
              <w:ind w:firstLine="0"/>
              <w:jc w:val="left"/>
            </w:pPr>
            <w:r w:rsidRPr="00124650">
              <w:t>Ce</w:t>
            </w:r>
          </w:p>
        </w:tc>
        <w:tc>
          <w:tcPr>
            <w:tcW w:w="2961" w:type="pct"/>
            <w:gridSpan w:val="2"/>
          </w:tcPr>
          <w:p w14:paraId="052E4A0D" w14:textId="2040D7A5" w:rsidR="005E3C11" w:rsidRPr="00124650" w:rsidRDefault="005E3C11" w:rsidP="007940CD">
            <w:pPr>
              <w:pStyle w:val="BodyText"/>
              <w:ind w:firstLine="0"/>
              <w:jc w:val="center"/>
              <w:cnfStyle w:val="000000000000" w:firstRow="0" w:lastRow="0" w:firstColumn="0" w:lastColumn="0" w:oddVBand="0" w:evenVBand="0" w:oddHBand="0" w:evenHBand="0" w:firstRowFirstColumn="0" w:firstRowLastColumn="0" w:lastRowFirstColumn="0" w:lastRowLastColumn="0"/>
            </w:pPr>
            <w:proofErr w:type="spellStart"/>
            <w:r w:rsidRPr="00124650">
              <w:t>Ti</w:t>
            </w:r>
            <w:proofErr w:type="spellEnd"/>
            <w:r w:rsidRPr="00124650">
              <w:t>,</w:t>
            </w:r>
            <w:r w:rsidR="00A7099A">
              <w:t xml:space="preserve"> </w:t>
            </w:r>
            <w:r w:rsidRPr="00124650">
              <w:t>Zr,</w:t>
            </w:r>
            <w:r w:rsidR="00A7099A">
              <w:t xml:space="preserve"> </w:t>
            </w:r>
            <w:r w:rsidRPr="00124650">
              <w:t>Hf,</w:t>
            </w:r>
            <w:r w:rsidR="00A7099A">
              <w:t xml:space="preserve"> </w:t>
            </w:r>
            <w:r w:rsidRPr="00124650">
              <w:t>Ce,</w:t>
            </w:r>
            <w:r w:rsidR="00A7099A">
              <w:t xml:space="preserve"> </w:t>
            </w:r>
            <w:r w:rsidRPr="00124650">
              <w:t>Th,</w:t>
            </w:r>
            <w:r w:rsidR="00A7099A">
              <w:t xml:space="preserve"> </w:t>
            </w:r>
            <w:r w:rsidRPr="00124650">
              <w:t>Pa,</w:t>
            </w:r>
            <w:r w:rsidR="00A7099A">
              <w:t xml:space="preserve"> </w:t>
            </w:r>
            <w:r w:rsidRPr="00124650">
              <w:t>Np,</w:t>
            </w:r>
            <w:r w:rsidR="00A7099A">
              <w:t xml:space="preserve"> </w:t>
            </w:r>
            <w:r w:rsidRPr="00124650">
              <w:t>Pu,</w:t>
            </w:r>
            <w:r w:rsidR="00A7099A">
              <w:t xml:space="preserve"> </w:t>
            </w:r>
            <w:r w:rsidRPr="00124650">
              <w:t>C</w:t>
            </w:r>
          </w:p>
        </w:tc>
        <w:tc>
          <w:tcPr>
            <w:tcW w:w="921" w:type="pct"/>
          </w:tcPr>
          <w:p w14:paraId="5BDB8A12" w14:textId="77777777" w:rsidR="005E3C11" w:rsidRPr="00124650" w:rsidRDefault="005E3C11" w:rsidP="007940CD">
            <w:pPr>
              <w:pStyle w:val="BodyText"/>
              <w:ind w:firstLine="0"/>
              <w:jc w:val="center"/>
              <w:cnfStyle w:val="000000000000" w:firstRow="0" w:lastRow="0" w:firstColumn="0" w:lastColumn="0" w:oddVBand="0" w:evenVBand="0" w:oddHBand="0" w:evenHBand="0" w:firstRowFirstColumn="0" w:firstRowLastColumn="0" w:lastRowFirstColumn="0" w:lastRowLastColumn="0"/>
            </w:pPr>
            <w:r w:rsidRPr="00124650">
              <w:t>5E-17</w:t>
            </w:r>
          </w:p>
        </w:tc>
        <w:tc>
          <w:tcPr>
            <w:tcW w:w="570" w:type="pct"/>
          </w:tcPr>
          <w:p w14:paraId="104CBAF8" w14:textId="77777777" w:rsidR="005E3C11" w:rsidRPr="00124650" w:rsidRDefault="005E3C11" w:rsidP="007940CD">
            <w:pPr>
              <w:pStyle w:val="BodyText"/>
              <w:ind w:firstLine="0"/>
              <w:jc w:val="center"/>
              <w:cnfStyle w:val="000000000000" w:firstRow="0" w:lastRow="0" w:firstColumn="0" w:lastColumn="0" w:oddVBand="0" w:evenVBand="0" w:oddHBand="0" w:evenHBand="0" w:firstRowFirstColumn="0" w:firstRowLastColumn="0" w:lastRowFirstColumn="0" w:lastRowLastColumn="0"/>
            </w:pPr>
            <w:r w:rsidRPr="00124650">
              <w:t>1E-18</w:t>
            </w:r>
          </w:p>
        </w:tc>
      </w:tr>
      <w:tr w:rsidR="005E3C11" w:rsidRPr="00124650" w14:paraId="3B04D98A" w14:textId="77777777" w:rsidTr="00C615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9" w:type="pct"/>
          </w:tcPr>
          <w:p w14:paraId="1C5B91AB" w14:textId="77777777" w:rsidR="005E3C11" w:rsidRPr="00124650" w:rsidRDefault="005E3C11" w:rsidP="00EB5AF1">
            <w:pPr>
              <w:pStyle w:val="BodyText"/>
              <w:ind w:firstLine="0"/>
              <w:jc w:val="left"/>
            </w:pPr>
            <w:r w:rsidRPr="00124650">
              <w:t>La</w:t>
            </w:r>
          </w:p>
        </w:tc>
        <w:tc>
          <w:tcPr>
            <w:tcW w:w="2961" w:type="pct"/>
            <w:gridSpan w:val="2"/>
          </w:tcPr>
          <w:p w14:paraId="7FF00D8E" w14:textId="05F80F0F" w:rsidR="005E3C11" w:rsidRPr="00124650" w:rsidRDefault="005E3C11" w:rsidP="007940CD">
            <w:pPr>
              <w:pStyle w:val="BodyText"/>
              <w:ind w:firstLine="0"/>
              <w:jc w:val="center"/>
              <w:cnfStyle w:val="000000100000" w:firstRow="0" w:lastRow="0" w:firstColumn="0" w:lastColumn="0" w:oddVBand="0" w:evenVBand="0" w:oddHBand="1" w:evenHBand="0" w:firstRowFirstColumn="0" w:firstRowLastColumn="0" w:lastRowFirstColumn="0" w:lastRowLastColumn="0"/>
            </w:pPr>
            <w:r w:rsidRPr="00124650">
              <w:t>Al,</w:t>
            </w:r>
            <w:r w:rsidR="00A7099A">
              <w:t xml:space="preserve"> </w:t>
            </w:r>
            <w:r w:rsidRPr="00124650">
              <w:t>Sc,</w:t>
            </w:r>
            <w:r w:rsidR="00A7099A">
              <w:t xml:space="preserve"> </w:t>
            </w:r>
            <w:r w:rsidRPr="00124650">
              <w:t>Y,</w:t>
            </w:r>
            <w:r w:rsidR="00A7099A">
              <w:t xml:space="preserve"> </w:t>
            </w:r>
            <w:r w:rsidRPr="00124650">
              <w:t>La,</w:t>
            </w:r>
            <w:r w:rsidR="00A7099A">
              <w:t xml:space="preserve"> </w:t>
            </w:r>
            <w:r w:rsidRPr="00124650">
              <w:t>Ac,</w:t>
            </w:r>
            <w:r w:rsidR="00A7099A">
              <w:t xml:space="preserve"> </w:t>
            </w:r>
            <w:proofErr w:type="spellStart"/>
            <w:r w:rsidRPr="00124650">
              <w:t>Pr</w:t>
            </w:r>
            <w:proofErr w:type="spellEnd"/>
            <w:r w:rsidRPr="00124650">
              <w:t>,</w:t>
            </w:r>
            <w:r w:rsidR="00A7099A">
              <w:t xml:space="preserve"> </w:t>
            </w:r>
            <w:r w:rsidRPr="00124650">
              <w:t>Nd,</w:t>
            </w:r>
            <w:r w:rsidR="00A7099A">
              <w:t xml:space="preserve"> </w:t>
            </w:r>
            <w:r w:rsidRPr="00124650">
              <w:t>Pm,</w:t>
            </w:r>
            <w:r w:rsidR="00A7099A">
              <w:t xml:space="preserve"> </w:t>
            </w:r>
            <w:proofErr w:type="spellStart"/>
            <w:r w:rsidRPr="00124650">
              <w:t>Sm</w:t>
            </w:r>
            <w:proofErr w:type="spellEnd"/>
            <w:r w:rsidRPr="00124650">
              <w:t>,</w:t>
            </w:r>
            <w:r w:rsidR="00A7099A">
              <w:t xml:space="preserve"> </w:t>
            </w:r>
            <w:r w:rsidRPr="00124650">
              <w:t>Eu,</w:t>
            </w:r>
            <w:r w:rsidR="00A7099A">
              <w:t xml:space="preserve"> </w:t>
            </w:r>
            <w:r w:rsidRPr="00124650">
              <w:t>Gd,</w:t>
            </w:r>
            <w:r w:rsidR="00A7099A">
              <w:t xml:space="preserve"> </w:t>
            </w:r>
            <w:r w:rsidRPr="00124650">
              <w:t>Tb,</w:t>
            </w:r>
            <w:r w:rsidR="00A7099A">
              <w:t xml:space="preserve"> </w:t>
            </w:r>
            <w:r w:rsidRPr="00124650">
              <w:t>Dy,</w:t>
            </w:r>
            <w:r w:rsidR="00A7099A">
              <w:t xml:space="preserve"> </w:t>
            </w:r>
            <w:r w:rsidRPr="00124650">
              <w:t>Ho,</w:t>
            </w:r>
            <w:r w:rsidR="00A7099A">
              <w:t xml:space="preserve"> </w:t>
            </w:r>
            <w:proofErr w:type="gramStart"/>
            <w:r w:rsidRPr="00124650">
              <w:t>Er</w:t>
            </w:r>
            <w:proofErr w:type="gramEnd"/>
            <w:r w:rsidRPr="00124650">
              <w:t>,</w:t>
            </w:r>
            <w:r w:rsidR="00A7099A">
              <w:t xml:space="preserve"> </w:t>
            </w:r>
            <w:r w:rsidRPr="00124650">
              <w:t>Tm,</w:t>
            </w:r>
            <w:r w:rsidR="00A7099A">
              <w:t xml:space="preserve"> </w:t>
            </w:r>
            <w:r w:rsidRPr="00124650">
              <w:t>Yb,</w:t>
            </w:r>
            <w:r w:rsidR="00A7099A">
              <w:t xml:space="preserve"> </w:t>
            </w:r>
            <w:r w:rsidRPr="00124650">
              <w:t>Lu,</w:t>
            </w:r>
            <w:r w:rsidR="00A7099A">
              <w:t xml:space="preserve"> </w:t>
            </w:r>
            <w:r w:rsidRPr="00124650">
              <w:t>Am,</w:t>
            </w:r>
            <w:r w:rsidR="00A7099A">
              <w:t xml:space="preserve"> </w:t>
            </w:r>
            <w:r w:rsidRPr="00124650">
              <w:t>Cm,</w:t>
            </w:r>
            <w:r w:rsidR="00A7099A">
              <w:t xml:space="preserve"> </w:t>
            </w:r>
            <w:r w:rsidRPr="00124650">
              <w:t>Bk,</w:t>
            </w:r>
            <w:r w:rsidR="00A7099A">
              <w:t xml:space="preserve"> </w:t>
            </w:r>
            <w:r w:rsidRPr="00124650">
              <w:t>Cf</w:t>
            </w:r>
          </w:p>
        </w:tc>
        <w:tc>
          <w:tcPr>
            <w:tcW w:w="921" w:type="pct"/>
          </w:tcPr>
          <w:p w14:paraId="374508E2" w14:textId="77777777" w:rsidR="005E3C11" w:rsidRPr="00124650" w:rsidRDefault="005E3C11" w:rsidP="007940CD">
            <w:pPr>
              <w:pStyle w:val="BodyText"/>
              <w:ind w:firstLine="0"/>
              <w:jc w:val="center"/>
              <w:cnfStyle w:val="000000100000" w:firstRow="0" w:lastRow="0" w:firstColumn="0" w:lastColumn="0" w:oddVBand="0" w:evenVBand="0" w:oddHBand="1" w:evenHBand="0" w:firstRowFirstColumn="0" w:firstRowLastColumn="0" w:lastRowFirstColumn="0" w:lastRowLastColumn="0"/>
            </w:pPr>
            <w:r w:rsidRPr="00124650">
              <w:t>1E-18</w:t>
            </w:r>
          </w:p>
        </w:tc>
        <w:tc>
          <w:tcPr>
            <w:tcW w:w="570" w:type="pct"/>
          </w:tcPr>
          <w:p w14:paraId="6E728929" w14:textId="77777777" w:rsidR="005E3C11" w:rsidRPr="00124650" w:rsidRDefault="005E3C11" w:rsidP="007940CD">
            <w:pPr>
              <w:pStyle w:val="BodyText"/>
              <w:ind w:firstLine="0"/>
              <w:jc w:val="center"/>
              <w:cnfStyle w:val="000000100000" w:firstRow="0" w:lastRow="0" w:firstColumn="0" w:lastColumn="0" w:oddVBand="0" w:evenVBand="0" w:oddHBand="1" w:evenHBand="0" w:firstRowFirstColumn="0" w:firstRowLastColumn="0" w:lastRowFirstColumn="0" w:lastRowLastColumn="0"/>
            </w:pPr>
            <w:r w:rsidRPr="00124650">
              <w:t>1E-18</w:t>
            </w:r>
          </w:p>
        </w:tc>
      </w:tr>
      <w:tr w:rsidR="005E3C11" w:rsidRPr="00124650" w14:paraId="1FCAF691" w14:textId="77777777" w:rsidTr="00C615B6">
        <w:tc>
          <w:tcPr>
            <w:cnfStyle w:val="001000000000" w:firstRow="0" w:lastRow="0" w:firstColumn="1" w:lastColumn="0" w:oddVBand="0" w:evenVBand="0" w:oddHBand="0" w:evenHBand="0" w:firstRowFirstColumn="0" w:firstRowLastColumn="0" w:lastRowFirstColumn="0" w:lastRowLastColumn="0"/>
            <w:tcW w:w="549" w:type="pct"/>
          </w:tcPr>
          <w:p w14:paraId="441A4F7C" w14:textId="77777777" w:rsidR="005E3C11" w:rsidRPr="00124650" w:rsidRDefault="005E3C11" w:rsidP="00EB5AF1">
            <w:pPr>
              <w:pStyle w:val="BodyText"/>
              <w:ind w:firstLine="0"/>
              <w:jc w:val="left"/>
            </w:pPr>
            <w:r w:rsidRPr="00124650">
              <w:t>U</w:t>
            </w:r>
          </w:p>
        </w:tc>
        <w:tc>
          <w:tcPr>
            <w:tcW w:w="2961" w:type="pct"/>
            <w:gridSpan w:val="2"/>
          </w:tcPr>
          <w:p w14:paraId="40682568" w14:textId="77777777" w:rsidR="005E3C11" w:rsidRPr="00124650" w:rsidRDefault="005E3C11" w:rsidP="007940CD">
            <w:pPr>
              <w:pStyle w:val="BodyText"/>
              <w:ind w:firstLine="0"/>
              <w:jc w:val="center"/>
              <w:cnfStyle w:val="000000000000" w:firstRow="0" w:lastRow="0" w:firstColumn="0" w:lastColumn="0" w:oddVBand="0" w:evenVBand="0" w:oddHBand="0" w:evenHBand="0" w:firstRowFirstColumn="0" w:firstRowLastColumn="0" w:lastRowFirstColumn="0" w:lastRowLastColumn="0"/>
            </w:pPr>
            <w:r w:rsidRPr="00124650">
              <w:t>U</w:t>
            </w:r>
          </w:p>
        </w:tc>
        <w:tc>
          <w:tcPr>
            <w:tcW w:w="921" w:type="pct"/>
          </w:tcPr>
          <w:p w14:paraId="766FED0E" w14:textId="77777777" w:rsidR="005E3C11" w:rsidRPr="00124650" w:rsidRDefault="005E3C11" w:rsidP="007940CD">
            <w:pPr>
              <w:pStyle w:val="BodyText"/>
              <w:ind w:firstLine="0"/>
              <w:jc w:val="center"/>
              <w:cnfStyle w:val="000000000000" w:firstRow="0" w:lastRow="0" w:firstColumn="0" w:lastColumn="0" w:oddVBand="0" w:evenVBand="0" w:oddHBand="0" w:evenHBand="0" w:firstRowFirstColumn="0" w:firstRowLastColumn="0" w:lastRowFirstColumn="0" w:lastRowLastColumn="0"/>
            </w:pPr>
            <w:r w:rsidRPr="00124650">
              <w:t>1E-18</w:t>
            </w:r>
          </w:p>
        </w:tc>
        <w:tc>
          <w:tcPr>
            <w:tcW w:w="570" w:type="pct"/>
          </w:tcPr>
          <w:p w14:paraId="3EE62FF7" w14:textId="77777777" w:rsidR="005E3C11" w:rsidRPr="00124650" w:rsidRDefault="005E3C11" w:rsidP="007940CD">
            <w:pPr>
              <w:pStyle w:val="BodyText"/>
              <w:ind w:firstLine="0"/>
              <w:jc w:val="center"/>
              <w:cnfStyle w:val="000000000000" w:firstRow="0" w:lastRow="0" w:firstColumn="0" w:lastColumn="0" w:oddVBand="0" w:evenVBand="0" w:oddHBand="0" w:evenHBand="0" w:firstRowFirstColumn="0" w:firstRowLastColumn="0" w:lastRowFirstColumn="0" w:lastRowLastColumn="0"/>
            </w:pPr>
            <w:r w:rsidRPr="00124650">
              <w:t>1E-18</w:t>
            </w:r>
          </w:p>
        </w:tc>
      </w:tr>
      <w:tr w:rsidR="005E3C11" w:rsidRPr="00124650" w14:paraId="0A18CCB0" w14:textId="77777777" w:rsidTr="00C615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9" w:type="pct"/>
          </w:tcPr>
          <w:p w14:paraId="4861D85D" w14:textId="77777777" w:rsidR="005E3C11" w:rsidRPr="00124650" w:rsidRDefault="005E3C11" w:rsidP="00EB5AF1">
            <w:pPr>
              <w:pStyle w:val="BodyText"/>
              <w:ind w:firstLine="0"/>
              <w:jc w:val="left"/>
            </w:pPr>
            <w:r w:rsidRPr="00124650">
              <w:t>Cd</w:t>
            </w:r>
          </w:p>
        </w:tc>
        <w:tc>
          <w:tcPr>
            <w:tcW w:w="2961" w:type="pct"/>
            <w:gridSpan w:val="2"/>
          </w:tcPr>
          <w:p w14:paraId="6CB650C2" w14:textId="6D95315C" w:rsidR="005E3C11" w:rsidRPr="00124650" w:rsidRDefault="005E3C11" w:rsidP="007940CD">
            <w:pPr>
              <w:pStyle w:val="BodyText"/>
              <w:ind w:firstLine="0"/>
              <w:jc w:val="center"/>
              <w:cnfStyle w:val="000000100000" w:firstRow="0" w:lastRow="0" w:firstColumn="0" w:lastColumn="0" w:oddVBand="0" w:evenVBand="0" w:oddHBand="1" w:evenHBand="0" w:firstRowFirstColumn="0" w:firstRowLastColumn="0" w:lastRowFirstColumn="0" w:lastRowLastColumn="0"/>
            </w:pPr>
            <w:r w:rsidRPr="00124650">
              <w:t>Cd,</w:t>
            </w:r>
            <w:r w:rsidR="00A7099A">
              <w:t xml:space="preserve"> </w:t>
            </w:r>
            <w:r w:rsidRPr="00124650">
              <w:t>Hg,</w:t>
            </w:r>
            <w:r w:rsidR="00A7099A">
              <w:t xml:space="preserve"> </w:t>
            </w:r>
            <w:r w:rsidRPr="00124650">
              <w:t>Zn,</w:t>
            </w:r>
            <w:r w:rsidR="00A7099A">
              <w:t xml:space="preserve"> </w:t>
            </w:r>
            <w:r w:rsidRPr="00124650">
              <w:t>As,</w:t>
            </w:r>
            <w:r w:rsidR="00A7099A">
              <w:t xml:space="preserve"> </w:t>
            </w:r>
            <w:r w:rsidRPr="00124650">
              <w:t>Sb,</w:t>
            </w:r>
            <w:r w:rsidR="00A7099A">
              <w:t xml:space="preserve"> </w:t>
            </w:r>
            <w:r w:rsidRPr="00124650">
              <w:t>Pb,</w:t>
            </w:r>
            <w:r w:rsidR="00A7099A">
              <w:t xml:space="preserve"> </w:t>
            </w:r>
            <w:r w:rsidRPr="00124650">
              <w:t>Tl,</w:t>
            </w:r>
            <w:r w:rsidR="00A7099A">
              <w:t xml:space="preserve"> </w:t>
            </w:r>
            <w:r w:rsidRPr="00124650">
              <w:t>Bi</w:t>
            </w:r>
          </w:p>
        </w:tc>
        <w:tc>
          <w:tcPr>
            <w:tcW w:w="921" w:type="pct"/>
          </w:tcPr>
          <w:p w14:paraId="29450EAD" w14:textId="77777777" w:rsidR="005E3C11" w:rsidRPr="00124650" w:rsidRDefault="005E3C11" w:rsidP="007940CD">
            <w:pPr>
              <w:pStyle w:val="BodyText"/>
              <w:ind w:firstLine="0"/>
              <w:jc w:val="center"/>
              <w:cnfStyle w:val="000000100000" w:firstRow="0" w:lastRow="0" w:firstColumn="0" w:lastColumn="0" w:oddVBand="0" w:evenVBand="0" w:oddHBand="1" w:evenHBand="0" w:firstRowFirstColumn="0" w:firstRowLastColumn="0" w:lastRowFirstColumn="0" w:lastRowLastColumn="0"/>
            </w:pPr>
            <w:r w:rsidRPr="00124650">
              <w:t>1E-18</w:t>
            </w:r>
          </w:p>
        </w:tc>
        <w:tc>
          <w:tcPr>
            <w:tcW w:w="570" w:type="pct"/>
          </w:tcPr>
          <w:p w14:paraId="5950C169" w14:textId="77777777" w:rsidR="005E3C11" w:rsidRPr="00124650" w:rsidRDefault="005E3C11" w:rsidP="007940CD">
            <w:pPr>
              <w:pStyle w:val="BodyText"/>
              <w:ind w:firstLine="0"/>
              <w:jc w:val="center"/>
              <w:cnfStyle w:val="000000100000" w:firstRow="0" w:lastRow="0" w:firstColumn="0" w:lastColumn="0" w:oddVBand="0" w:evenVBand="0" w:oddHBand="1" w:evenHBand="0" w:firstRowFirstColumn="0" w:firstRowLastColumn="0" w:lastRowFirstColumn="0" w:lastRowLastColumn="0"/>
            </w:pPr>
            <w:r w:rsidRPr="00124650">
              <w:t>1E-18</w:t>
            </w:r>
          </w:p>
        </w:tc>
      </w:tr>
      <w:tr w:rsidR="005E3C11" w:rsidRPr="00124650" w14:paraId="7DF65D35" w14:textId="77777777" w:rsidTr="00C615B6">
        <w:tc>
          <w:tcPr>
            <w:cnfStyle w:val="001000000000" w:firstRow="0" w:lastRow="0" w:firstColumn="1" w:lastColumn="0" w:oddVBand="0" w:evenVBand="0" w:oddHBand="0" w:evenHBand="0" w:firstRowFirstColumn="0" w:firstRowLastColumn="0" w:lastRowFirstColumn="0" w:lastRowLastColumn="0"/>
            <w:tcW w:w="549" w:type="pct"/>
          </w:tcPr>
          <w:p w14:paraId="747132DB" w14:textId="77777777" w:rsidR="005E3C11" w:rsidRPr="00124650" w:rsidRDefault="005E3C11" w:rsidP="00EB5AF1">
            <w:pPr>
              <w:pStyle w:val="BodyText"/>
              <w:ind w:firstLine="0"/>
              <w:jc w:val="left"/>
            </w:pPr>
            <w:r w:rsidRPr="00124650">
              <w:t>Sn</w:t>
            </w:r>
          </w:p>
        </w:tc>
        <w:tc>
          <w:tcPr>
            <w:tcW w:w="2961" w:type="pct"/>
            <w:gridSpan w:val="2"/>
          </w:tcPr>
          <w:p w14:paraId="35B9013B" w14:textId="2347A1DD" w:rsidR="005E3C11" w:rsidRPr="00124650" w:rsidRDefault="005E3C11" w:rsidP="007940CD">
            <w:pPr>
              <w:pStyle w:val="BodyText"/>
              <w:ind w:firstLine="0"/>
              <w:jc w:val="center"/>
              <w:cnfStyle w:val="000000000000" w:firstRow="0" w:lastRow="0" w:firstColumn="0" w:lastColumn="0" w:oddVBand="0" w:evenVBand="0" w:oddHBand="0" w:evenHBand="0" w:firstRowFirstColumn="0" w:firstRowLastColumn="0" w:lastRowFirstColumn="0" w:lastRowLastColumn="0"/>
            </w:pPr>
            <w:r w:rsidRPr="00124650">
              <w:t>Sn,</w:t>
            </w:r>
            <w:r w:rsidR="00A7099A">
              <w:t xml:space="preserve"> </w:t>
            </w:r>
            <w:r w:rsidRPr="00124650">
              <w:t>Ga,</w:t>
            </w:r>
            <w:r w:rsidR="00A7099A">
              <w:t xml:space="preserve"> </w:t>
            </w:r>
            <w:r w:rsidRPr="00124650">
              <w:t>Ge,</w:t>
            </w:r>
            <w:r w:rsidR="00A7099A">
              <w:t xml:space="preserve"> </w:t>
            </w:r>
            <w:r w:rsidRPr="00124650">
              <w:t>In,</w:t>
            </w:r>
            <w:r w:rsidR="00A7099A">
              <w:t xml:space="preserve"> </w:t>
            </w:r>
            <w:r w:rsidRPr="00124650">
              <w:t>Ag</w:t>
            </w:r>
          </w:p>
        </w:tc>
        <w:tc>
          <w:tcPr>
            <w:tcW w:w="921" w:type="pct"/>
          </w:tcPr>
          <w:p w14:paraId="15711013" w14:textId="77777777" w:rsidR="005E3C11" w:rsidRPr="00124650" w:rsidRDefault="005E3C11" w:rsidP="007940CD">
            <w:pPr>
              <w:pStyle w:val="BodyText"/>
              <w:ind w:firstLine="0"/>
              <w:jc w:val="center"/>
              <w:cnfStyle w:val="000000000000" w:firstRow="0" w:lastRow="0" w:firstColumn="0" w:lastColumn="0" w:oddVBand="0" w:evenVBand="0" w:oddHBand="0" w:evenHBand="0" w:firstRowFirstColumn="0" w:firstRowLastColumn="0" w:lastRowFirstColumn="0" w:lastRowLastColumn="0"/>
            </w:pPr>
            <w:r w:rsidRPr="00124650">
              <w:t>1E-18</w:t>
            </w:r>
          </w:p>
        </w:tc>
        <w:tc>
          <w:tcPr>
            <w:tcW w:w="570" w:type="pct"/>
          </w:tcPr>
          <w:p w14:paraId="2D826200" w14:textId="77777777" w:rsidR="005E3C11" w:rsidRPr="00124650" w:rsidRDefault="005E3C11" w:rsidP="007940CD">
            <w:pPr>
              <w:pStyle w:val="BodyText"/>
              <w:ind w:firstLine="0"/>
              <w:jc w:val="center"/>
              <w:cnfStyle w:val="000000000000" w:firstRow="0" w:lastRow="0" w:firstColumn="0" w:lastColumn="0" w:oddVBand="0" w:evenVBand="0" w:oddHBand="0" w:evenHBand="0" w:firstRowFirstColumn="0" w:firstRowLastColumn="0" w:lastRowFirstColumn="0" w:lastRowLastColumn="0"/>
            </w:pPr>
            <w:r w:rsidRPr="00124650">
              <w:t>1E-18</w:t>
            </w:r>
          </w:p>
        </w:tc>
      </w:tr>
      <w:tr w:rsidR="005E3C11" w:rsidRPr="00124650" w14:paraId="505C9332" w14:textId="77777777" w:rsidTr="00C615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9" w:type="pct"/>
          </w:tcPr>
          <w:p w14:paraId="6F62B7D5" w14:textId="77777777" w:rsidR="005E3C11" w:rsidRPr="00124650" w:rsidRDefault="005E3C11" w:rsidP="00EB5AF1">
            <w:pPr>
              <w:pStyle w:val="BodyText"/>
              <w:ind w:firstLine="0"/>
              <w:jc w:val="left"/>
            </w:pPr>
            <w:r w:rsidRPr="00124650">
              <w:t>B</w:t>
            </w:r>
          </w:p>
        </w:tc>
        <w:tc>
          <w:tcPr>
            <w:tcW w:w="2961" w:type="pct"/>
            <w:gridSpan w:val="2"/>
          </w:tcPr>
          <w:p w14:paraId="393350B4" w14:textId="7C065F79" w:rsidR="005E3C11" w:rsidRPr="00124650" w:rsidRDefault="005E3C11" w:rsidP="007940CD">
            <w:pPr>
              <w:pStyle w:val="BodyText"/>
              <w:ind w:firstLine="0"/>
              <w:jc w:val="center"/>
              <w:cnfStyle w:val="000000100000" w:firstRow="0" w:lastRow="0" w:firstColumn="0" w:lastColumn="0" w:oddVBand="0" w:evenVBand="0" w:oddHBand="1" w:evenHBand="0" w:firstRowFirstColumn="0" w:firstRowLastColumn="0" w:lastRowFirstColumn="0" w:lastRowLastColumn="0"/>
            </w:pPr>
            <w:r w:rsidRPr="00124650">
              <w:t>B,</w:t>
            </w:r>
            <w:r w:rsidR="00A7099A">
              <w:t xml:space="preserve"> </w:t>
            </w:r>
            <w:r w:rsidRPr="00124650">
              <w:t>Si,</w:t>
            </w:r>
            <w:r w:rsidR="00A7099A">
              <w:t xml:space="preserve"> </w:t>
            </w:r>
            <w:r w:rsidRPr="00124650">
              <w:t>P</w:t>
            </w:r>
          </w:p>
        </w:tc>
        <w:tc>
          <w:tcPr>
            <w:tcW w:w="921" w:type="pct"/>
          </w:tcPr>
          <w:p w14:paraId="00ABD9A5" w14:textId="77777777" w:rsidR="005E3C11" w:rsidRPr="00124650" w:rsidRDefault="005E3C11" w:rsidP="007940CD">
            <w:pPr>
              <w:pStyle w:val="BodyText"/>
              <w:ind w:firstLine="0"/>
              <w:jc w:val="center"/>
              <w:cnfStyle w:val="000000100000" w:firstRow="0" w:lastRow="0" w:firstColumn="0" w:lastColumn="0" w:oddVBand="0" w:evenVBand="0" w:oddHBand="1" w:evenHBand="0" w:firstRowFirstColumn="0" w:firstRowLastColumn="0" w:lastRowFirstColumn="0" w:lastRowLastColumn="0"/>
            </w:pPr>
            <w:r w:rsidRPr="00124650">
              <w:t>1E-18</w:t>
            </w:r>
          </w:p>
        </w:tc>
        <w:tc>
          <w:tcPr>
            <w:tcW w:w="570" w:type="pct"/>
          </w:tcPr>
          <w:p w14:paraId="5BC930A8" w14:textId="77777777" w:rsidR="005E3C11" w:rsidRPr="00124650" w:rsidRDefault="005E3C11" w:rsidP="007940CD">
            <w:pPr>
              <w:pStyle w:val="BodyText"/>
              <w:keepNext/>
              <w:ind w:firstLine="0"/>
              <w:jc w:val="center"/>
              <w:cnfStyle w:val="000000100000" w:firstRow="0" w:lastRow="0" w:firstColumn="0" w:lastColumn="0" w:oddVBand="0" w:evenVBand="0" w:oddHBand="1" w:evenHBand="0" w:firstRowFirstColumn="0" w:firstRowLastColumn="0" w:lastRowFirstColumn="0" w:lastRowLastColumn="0"/>
            </w:pPr>
            <w:r w:rsidRPr="00124650">
              <w:t>1E-18</w:t>
            </w:r>
          </w:p>
        </w:tc>
      </w:tr>
    </w:tbl>
    <w:p w14:paraId="0A87B544" w14:textId="77777777" w:rsidR="005E3C11" w:rsidRDefault="005E3C11" w:rsidP="003B6544">
      <w:pPr>
        <w:pStyle w:val="BodyText"/>
        <w:ind w:firstLine="0"/>
      </w:pPr>
    </w:p>
    <w:p w14:paraId="1341ABDA" w14:textId="14CE6DE2" w:rsidR="000A4595" w:rsidRPr="007F1B51" w:rsidRDefault="007D3810" w:rsidP="00AB27D1">
      <w:pPr>
        <w:pStyle w:val="BodyText"/>
      </w:pPr>
      <w:r>
        <w:t xml:space="preserve">For the analysis, the containment is </w:t>
      </w:r>
      <w:r w:rsidR="00E72FF2">
        <w:t xml:space="preserve">assumed to be </w:t>
      </w:r>
      <w:r>
        <w:t>leak tight. The leak tight assumption is conservative for the activity estimates in the containment. The free containment volume for the reference reactor is 74,000 m</w:t>
      </w:r>
      <w:r>
        <w:rPr>
          <w:vertAlign w:val="superscript"/>
        </w:rPr>
        <w:t>3</w:t>
      </w:r>
      <w:r>
        <w:t>.</w:t>
      </w:r>
      <w:r w:rsidR="00AB27D1">
        <w:t xml:space="preserve"> Total floor and walls area available for deposition is about 1400 m</w:t>
      </w:r>
      <w:r w:rsidR="00AB27D1">
        <w:rPr>
          <w:vertAlign w:val="superscript"/>
        </w:rPr>
        <w:t>3</w:t>
      </w:r>
      <w:r w:rsidR="00AB27D1">
        <w:t xml:space="preserve"> and 5600 m</w:t>
      </w:r>
      <w:r w:rsidR="00AB27D1">
        <w:rPr>
          <w:vertAlign w:val="superscript"/>
        </w:rPr>
        <w:t>3</w:t>
      </w:r>
      <w:r w:rsidR="00AB27D1">
        <w:t xml:space="preserve">.  </w:t>
      </w:r>
      <w:r w:rsidR="00AB27D1" w:rsidRPr="007F1B51">
        <w:t>The total mass of aerosols is from complete combustion and condensation of 350 kg of sodium released during the accident. Formation of 100% Na</w:t>
      </w:r>
      <w:r w:rsidR="00AB27D1" w:rsidRPr="007F1B51">
        <w:rPr>
          <w:vertAlign w:val="subscript"/>
        </w:rPr>
        <w:t>2</w:t>
      </w:r>
      <w:r w:rsidR="00AB27D1" w:rsidRPr="007F1B51">
        <w:t>O is used in the calculations. However, sensitivity studies were done with formation of 100% Na</w:t>
      </w:r>
      <w:r w:rsidR="00AB27D1" w:rsidRPr="007F1B51">
        <w:rPr>
          <w:vertAlign w:val="subscript"/>
        </w:rPr>
        <w:t>2</w:t>
      </w:r>
      <w:r w:rsidR="00AB27D1" w:rsidRPr="007F1B51">
        <w:t>O</w:t>
      </w:r>
      <w:r w:rsidR="00AB27D1" w:rsidRPr="007F1B51">
        <w:rPr>
          <w:vertAlign w:val="subscript"/>
        </w:rPr>
        <w:t>2</w:t>
      </w:r>
      <w:r w:rsidR="00AB27D1" w:rsidRPr="007F1B51">
        <w:t>.</w:t>
      </w:r>
      <w:ins w:id="9" w:author="parth patel" w:date="2021-05-31T11:55:00Z">
        <w:r w:rsidR="0074267A">
          <w:t xml:space="preserve"> </w:t>
        </w:r>
      </w:ins>
      <w:r w:rsidR="000A4595" w:rsidRPr="007F1B51">
        <w:t xml:space="preserve">Based on experiments reported in </w:t>
      </w:r>
      <w:proofErr w:type="spellStart"/>
      <w:r w:rsidR="000A4595" w:rsidRPr="007F1B51">
        <w:t>Alleleinet</w:t>
      </w:r>
      <w:proofErr w:type="spellEnd"/>
      <w:r w:rsidR="000A4595" w:rsidRPr="007F1B51">
        <w:t xml:space="preserve"> al. </w:t>
      </w:r>
      <w:r w:rsidR="00AC4210" w:rsidRPr="007F1B51">
        <w:fldChar w:fldCharType="begin"/>
      </w:r>
      <w:r w:rsidR="00072AB4">
        <w:instrText xml:space="preserve"> ADDIN ZOTERO_ITEM CSL_CITATION {"citationID":"wukuk7te","properties":{"formattedCitation":"[12]","plainCitation":"[12]","dontUpdate":true,"noteIndex":0},"citationItems":[{"id":429,"uris":["http://zotero.org/users/3664479/items/6JXXANBQ"],"uri":["http://zotero.org/users/3664479/items/6JXXANBQ"],"itemData":{"id":429,"type":"report","genre":"External","publisher":"Organization for Economic Cooperation and development. Nuclear Energy Agency. Committee on the safety of nuclear installations. NEA/CSNI","source":"Google Scholar","title":"State of the art report on nuclear aerosols","author":[{"family":"Allelein","given":"Hans-Josef"},{"family":"Auvinen","given":"Ari"},{"family":"Ball","given":"Joanne"},{"family":"Guntay","given":"Salih"},{"family":"Herranz","given":"Luis Enrique"},{"family":"Hidaka","given":"Akihide"},{"family":"Jones","given":"Alain V."},{"family":"Kissane","given":"Martin"},{"family":"Powers","given":"Dana"},{"family":"Weber","given":"Gunter"}],"issued":{"date-parts":[["2009"]]}}}],"schema":"https://github.com/citation-style-language/schema/raw/master/csl-citation.json"} </w:instrText>
      </w:r>
      <w:r w:rsidR="00AC4210" w:rsidRPr="007F1B51">
        <w:fldChar w:fldCharType="end"/>
      </w:r>
      <w:r w:rsidR="00072AB4" w:rsidRPr="00072AB4">
        <w:t>[12]</w:t>
      </w:r>
      <w:r w:rsidR="000A4595" w:rsidRPr="007F1B51">
        <w:t xml:space="preserve">, the initial aerosol size distribution was assumed to be log-normal distribution with </w:t>
      </w:r>
      <w:r w:rsidR="00471D72">
        <w:t xml:space="preserve">median diameter </w:t>
      </w:r>
      <w:r w:rsidR="000A4595" w:rsidRPr="007F1B51">
        <w:t xml:space="preserve">1 </w:t>
      </w:r>
      <w:r w:rsidR="00A961CD" w:rsidRPr="007F1B51">
        <w:t>micrometre</w:t>
      </w:r>
      <w:r w:rsidR="000A4595" w:rsidRPr="007F1B51">
        <w:t xml:space="preserve"> and standard deviation (</w:t>
      </w:r>
      <m:oMath>
        <m:r>
          <w:rPr>
            <w:rFonts w:ascii="Cambria Math" w:hAnsi="Cambria Math"/>
          </w:rPr>
          <m:t>σ</m:t>
        </m:r>
      </m:oMath>
      <w:r w:rsidR="000A4595" w:rsidRPr="007F1B51">
        <w:t xml:space="preserve">=) 3. </w:t>
      </w:r>
      <w:r w:rsidR="00C66C85">
        <w:t xml:space="preserve">For the analysis, aerosol size ranging from 0.001 </w:t>
      </w:r>
      <m:oMath>
        <m:r>
          <w:rPr>
            <w:rFonts w:ascii="Cambria Math" w:hAnsi="Cambria Math"/>
          </w:rPr>
          <m:t>μm</m:t>
        </m:r>
      </m:oMath>
      <w:r w:rsidR="00C66C85">
        <w:t xml:space="preserve"> to 100 </w:t>
      </w:r>
      <m:oMath>
        <m:r>
          <w:rPr>
            <w:rFonts w:ascii="Cambria Math" w:hAnsi="Cambria Math"/>
          </w:rPr>
          <m:t>μm</m:t>
        </m:r>
      </m:oMath>
      <w:r w:rsidR="00C66C85">
        <w:t xml:space="preserve"> is considered. The aerosol size distribution is discretised </w:t>
      </w:r>
      <w:r w:rsidR="00191A8A">
        <w:t xml:space="preserve">into 150 size </w:t>
      </w:r>
      <w:r w:rsidR="00707E09">
        <w:t>bins</w:t>
      </w:r>
      <w:r w:rsidR="00191A8A">
        <w:t xml:space="preserve"> with size spaced geometrically. The volume ratio for the current calculation </w:t>
      </w:r>
      <w:r w:rsidR="0076233D">
        <w:t>is</w:t>
      </w:r>
      <w:r w:rsidR="00191A8A">
        <w:t xml:space="preserve"> ~1.2.</w:t>
      </w:r>
    </w:p>
    <w:p w14:paraId="596A7BDF" w14:textId="6BB64A3F" w:rsidR="00CF1E1C" w:rsidRDefault="00B26444" w:rsidP="000A4595">
      <w:pPr>
        <w:pStyle w:val="BodyText"/>
      </w:pPr>
      <w:r>
        <w:t xml:space="preserve">The evolution of the sodium aerosol </w:t>
      </w:r>
      <w:r w:rsidR="0076233D">
        <w:t xml:space="preserve">mass </w:t>
      </w:r>
      <w:r>
        <w:t xml:space="preserve">in the containment is shown in </w:t>
      </w:r>
      <w:r w:rsidR="00F849F2">
        <w:t>Fig. 4</w:t>
      </w:r>
      <w:r>
        <w:t xml:space="preserve">. As seen in the figure, </w:t>
      </w:r>
      <w:r w:rsidRPr="00B26444">
        <w:t>it is observed that after 5 hours, less than ~15% of the total aerosol mass is suspended. After 24 hours less than ~2% of the total aerosol mass are suspended.</w:t>
      </w:r>
      <w:r w:rsidR="00A7099A">
        <w:t xml:space="preserve"> </w:t>
      </w:r>
      <w:r w:rsidR="003849E0">
        <w:t>Hence, most of aerosols are not available for the release to the environment</w:t>
      </w:r>
      <w:r w:rsidR="00737563">
        <w:t xml:space="preserve"> if the containment were to fail after 24 h or has a low leak rate such that the total amou</w:t>
      </w:r>
      <w:r w:rsidR="00FA30C6">
        <w:t>n</w:t>
      </w:r>
      <w:r w:rsidR="00737563">
        <w:t>t leaked in the first day is a small fraction of the containment volume.</w:t>
      </w:r>
      <w:r w:rsidR="003849E0">
        <w:t xml:space="preserve"> However, it should be noted that, later the deposited RN aerosol can resuspend and </w:t>
      </w:r>
      <w:r w:rsidR="0076233D">
        <w:t xml:space="preserve">become </w:t>
      </w:r>
      <w:r w:rsidR="003849E0">
        <w:t>available for release</w:t>
      </w:r>
      <w:r w:rsidR="00C66C85">
        <w:t xml:space="preserve"> </w:t>
      </w:r>
      <w:r w:rsidR="00A7099A">
        <w:t>during later</w:t>
      </w:r>
      <w:r w:rsidR="0076233D">
        <w:t xml:space="preserve"> times</w:t>
      </w:r>
      <w:r w:rsidR="003849E0">
        <w:t xml:space="preserve">. </w:t>
      </w:r>
      <w:r w:rsidR="00A961CD">
        <w:t xml:space="preserve">The contribution from the Xe and Kr is ~2 kg and ~16 kg respectively. </w:t>
      </w:r>
    </w:p>
    <w:p w14:paraId="651F0442" w14:textId="77777777" w:rsidR="00B26444" w:rsidRDefault="005E3C11" w:rsidP="00B26444">
      <w:pPr>
        <w:keepNext/>
        <w:jc w:val="center"/>
      </w:pPr>
      <w:r w:rsidRPr="007F1B51">
        <w:rPr>
          <w:noProof/>
          <w:lang w:val="en-US"/>
        </w:rPr>
        <w:drawing>
          <wp:inline distT="0" distB="0" distL="0" distR="0" wp14:anchorId="22AE9A6C" wp14:editId="4AD83DC6">
            <wp:extent cx="3068075" cy="2303606"/>
            <wp:effectExtent l="0" t="0" r="0" b="0"/>
            <wp:docPr id="5198" name="Picture 5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120654" cy="2343084"/>
                    </a:xfrm>
                    <a:prstGeom prst="rect">
                      <a:avLst/>
                    </a:prstGeom>
                    <a:noFill/>
                    <a:ln>
                      <a:noFill/>
                    </a:ln>
                  </pic:spPr>
                </pic:pic>
              </a:graphicData>
            </a:graphic>
          </wp:inline>
        </w:drawing>
      </w:r>
    </w:p>
    <w:p w14:paraId="1D0C8B18" w14:textId="1B618968" w:rsidR="006966B9" w:rsidRDefault="00B26444">
      <w:pPr>
        <w:pStyle w:val="Caption"/>
        <w:jc w:val="center"/>
        <w:pPrChange w:id="10" w:author="parth patel" w:date="2021-05-31T09:56:00Z">
          <w:pPr>
            <w:overflowPunct/>
            <w:autoSpaceDE/>
            <w:autoSpaceDN/>
            <w:adjustRightInd/>
            <w:textAlignment w:val="auto"/>
          </w:pPr>
        </w:pPrChange>
      </w:pPr>
      <w:bookmarkStart w:id="11" w:name="_Ref70564383"/>
      <w:r>
        <w:t xml:space="preserve">FIG. </w:t>
      </w:r>
      <w:r w:rsidR="00F849F2">
        <w:t>4</w:t>
      </w:r>
      <w:bookmarkEnd w:id="11"/>
      <w:ins w:id="12" w:author="parth patel" w:date="2021-05-30T19:18:00Z">
        <w:r w:rsidR="00FC2FF5">
          <w:t xml:space="preserve"> </w:t>
        </w:r>
      </w:ins>
      <w:r w:rsidRPr="00972E6A">
        <w:t>Aerosol evolution for monoxide and peroxide</w:t>
      </w:r>
    </w:p>
    <w:p w14:paraId="0540EB45" w14:textId="77777777" w:rsidR="005E3C11" w:rsidRDefault="00B353C1" w:rsidP="00504ECB">
      <w:pPr>
        <w:pStyle w:val="Heading3"/>
        <w:numPr>
          <w:ilvl w:val="2"/>
          <w:numId w:val="36"/>
        </w:numPr>
      </w:pPr>
      <w:r>
        <w:t>Comparison</w:t>
      </w:r>
      <w:r w:rsidR="00DC24ED">
        <w:t xml:space="preserve"> of </w:t>
      </w:r>
      <w:r w:rsidR="000D3E29">
        <w:t xml:space="preserve">RN aerosol evolution in containment </w:t>
      </w:r>
      <w:r w:rsidR="008D7ACC">
        <w:t>for standalone and integral cases</w:t>
      </w:r>
    </w:p>
    <w:p w14:paraId="268E577C" w14:textId="1AD58BF7" w:rsidR="00E05965" w:rsidRDefault="008D7ACC" w:rsidP="00753386">
      <w:pPr>
        <w:pStyle w:val="BodyText"/>
      </w:pPr>
      <w:r>
        <w:lastRenderedPageBreak/>
        <w:t>In this section, the RN aerosol evolution for the standalone and integral case (no mix and real mix in vessel source term</w:t>
      </w:r>
      <w:r w:rsidR="006966B9">
        <w:t xml:space="preserve"> inputs</w:t>
      </w:r>
      <w:r>
        <w:t xml:space="preserve">) </w:t>
      </w:r>
      <w:r w:rsidR="006966B9">
        <w:t>are</w:t>
      </w:r>
      <w:r>
        <w:t xml:space="preserve"> compared.</w:t>
      </w:r>
      <w:r w:rsidR="00382A72">
        <w:t xml:space="preserve"> </w:t>
      </w:r>
      <w:r w:rsidR="00A06733">
        <w:t xml:space="preserve">Here, the suspended mass </w:t>
      </w:r>
      <w:r w:rsidR="00E4486B">
        <w:t xml:space="preserve">is sum of stable and un-stable isotopes. </w:t>
      </w:r>
      <w:r w:rsidR="00382A72">
        <w:t>The evolution of the suspended Cs in the containment is shown in the</w:t>
      </w:r>
      <w:ins w:id="13" w:author="parth patel" w:date="2021-05-30T15:54:00Z">
        <w:r w:rsidR="00A7099A">
          <w:t xml:space="preserve"> </w:t>
        </w:r>
      </w:ins>
      <w:r w:rsidR="00DE1809">
        <w:t>Fig. 5</w:t>
      </w:r>
      <w:r w:rsidR="00AC4210">
        <w:fldChar w:fldCharType="begin"/>
      </w:r>
      <w:r w:rsidR="00E05965">
        <w:instrText xml:space="preserve"> REF _Ref70579905 \h </w:instrText>
      </w:r>
      <w:r w:rsidR="00AC4210">
        <w:fldChar w:fldCharType="separate"/>
      </w:r>
      <w:r w:rsidR="00AC4210">
        <w:fldChar w:fldCharType="end"/>
      </w:r>
      <w:r w:rsidR="00E05965">
        <w:t xml:space="preserve">. For the </w:t>
      </w:r>
      <w:r w:rsidR="00E05965" w:rsidRPr="006E1E60">
        <w:t xml:space="preserve">stand-alone case and </w:t>
      </w:r>
      <w:r w:rsidR="00C05AD6">
        <w:t>no</w:t>
      </w:r>
      <w:r w:rsidR="00C05AD6" w:rsidRPr="006E1E60">
        <w:t xml:space="preserve"> </w:t>
      </w:r>
      <w:r w:rsidR="00E05965" w:rsidRPr="006E1E60">
        <w:t>mix case,</w:t>
      </w:r>
      <w:r w:rsidR="00382A72" w:rsidRPr="006E1E60">
        <w:t xml:space="preserve"> Cs is found to be present in the containment at higher concentrations</w:t>
      </w:r>
      <w:ins w:id="14" w:author="parth patel" w:date="2021-05-30T15:54:00Z">
        <w:r w:rsidR="00A7099A">
          <w:t xml:space="preserve"> </w:t>
        </w:r>
      </w:ins>
      <w:r w:rsidR="00A7099A">
        <w:t>compared</w:t>
      </w:r>
      <w:r w:rsidR="00C05AD6">
        <w:t xml:space="preserve"> to the real mixture case</w:t>
      </w:r>
      <w:r w:rsidR="00382A72" w:rsidRPr="006E1E60">
        <w:t>.</w:t>
      </w:r>
      <w:r w:rsidR="00382A72" w:rsidRPr="007F1B51">
        <w:t xml:space="preserve"> At t=0 hours, about </w:t>
      </w:r>
      <w:r w:rsidR="00382A72">
        <w:t>60</w:t>
      </w:r>
      <w:r w:rsidR="00382A72" w:rsidRPr="007F1B51">
        <w:t xml:space="preserve"> kg of Cs is in the suspended form </w:t>
      </w:r>
      <w:r w:rsidR="00382A72">
        <w:t>for the no-mix assumption</w:t>
      </w:r>
      <w:r w:rsidR="00C05AD6">
        <w:t xml:space="preserve"> </w:t>
      </w:r>
      <w:r w:rsidR="00382A72" w:rsidRPr="007F1B51">
        <w:t>(</w:t>
      </w:r>
      <w:r w:rsidR="00D56420">
        <w:t>Fig. 5</w:t>
      </w:r>
      <w:r w:rsidR="00382A72" w:rsidRPr="007F1B51">
        <w:t>).</w:t>
      </w:r>
      <w:r w:rsidR="0032684C">
        <w:t xml:space="preserve"> </w:t>
      </w:r>
      <w:r w:rsidR="00382A72">
        <w:t>For the stand-alone case, at t = 0</w:t>
      </w:r>
      <w:r w:rsidR="00E05965">
        <w:t xml:space="preserve"> hours</w:t>
      </w:r>
      <w:r w:rsidR="00382A72">
        <w:t xml:space="preserve">, about 8 kg of Cs is in the suspended form. </w:t>
      </w:r>
      <w:r w:rsidR="00E05965" w:rsidRPr="00F937EA">
        <w:t xml:space="preserve">For the real mixture case, </w:t>
      </w:r>
      <w:r w:rsidR="00C05AD6">
        <w:t xml:space="preserve">only </w:t>
      </w:r>
      <w:r w:rsidR="00E05965" w:rsidRPr="00F937EA">
        <w:t>about 2 gram of the Cs is in the suspended form at t = 0 hours</w:t>
      </w:r>
      <w:r w:rsidR="00A87EAE" w:rsidRPr="00F937EA">
        <w:t xml:space="preserve"> (Fig. </w:t>
      </w:r>
      <w:r w:rsidR="0038220A" w:rsidRPr="00F937EA">
        <w:t>5</w:t>
      </w:r>
      <w:r w:rsidR="00A87EAE" w:rsidRPr="00F937EA">
        <w:t>)</w:t>
      </w:r>
      <w:r w:rsidR="00E05965" w:rsidRPr="00F937EA">
        <w:t>.</w:t>
      </w:r>
    </w:p>
    <w:p w14:paraId="64FC5A5C" w14:textId="4C16602E" w:rsidR="00406579" w:rsidRDefault="00382A72" w:rsidP="00753386">
      <w:pPr>
        <w:pStyle w:val="BodyText"/>
      </w:pPr>
      <w:r w:rsidRPr="007F1B51">
        <w:t>After 5h</w:t>
      </w:r>
      <w:r w:rsidR="00E05965">
        <w:t xml:space="preserve">, </w:t>
      </w:r>
      <w:r w:rsidRPr="007F1B51">
        <w:t xml:space="preserve">less than </w:t>
      </w:r>
      <w:r>
        <w:t xml:space="preserve">5 </w:t>
      </w:r>
      <w:r w:rsidRPr="007F1B51">
        <w:t>kg of Cs is suspended in the containment</w:t>
      </w:r>
      <w:r>
        <w:t xml:space="preserve"> for the </w:t>
      </w:r>
      <w:r w:rsidR="00753386">
        <w:t xml:space="preserve">no mix case, whereas less than 1 kg of the Cs is suspended for the </w:t>
      </w:r>
      <w:r w:rsidR="00DC641F">
        <w:t>stand-alone</w:t>
      </w:r>
      <w:r w:rsidR="00753386">
        <w:t xml:space="preserve"> case. It should be noted that, here the no mix </w:t>
      </w:r>
      <w:r w:rsidR="00C05AD6">
        <w:t xml:space="preserve">case </w:t>
      </w:r>
      <w:r w:rsidR="00753386">
        <w:t xml:space="preserve">provides the conservative estimates for the suspended RN in the containment. </w:t>
      </w:r>
    </w:p>
    <w:p w14:paraId="40236273" w14:textId="75853D6C" w:rsidR="00C05AD6" w:rsidDel="0050646D" w:rsidRDefault="00C05AD6" w:rsidP="00753386">
      <w:pPr>
        <w:pStyle w:val="BodyText"/>
        <w:rPr>
          <w:del w:id="15" w:author="parth patel" w:date="2021-05-31T10:14:00Z"/>
        </w:rPr>
      </w:pPr>
    </w:p>
    <w:p w14:paraId="2884A641" w14:textId="46DDC526" w:rsidR="00382A72" w:rsidRPr="007F1B51" w:rsidRDefault="00753386" w:rsidP="00753386">
      <w:pPr>
        <w:pStyle w:val="BodyText"/>
      </w:pPr>
      <w:r>
        <w:t xml:space="preserve">The evolution of the volatile and non-volatile RN aerosol is given in </w:t>
      </w:r>
      <w:r w:rsidR="00035397">
        <w:t>Fig. 6</w:t>
      </w:r>
      <w:r>
        <w:t xml:space="preserve"> and </w:t>
      </w:r>
      <w:r w:rsidR="00AC4210">
        <w:fldChar w:fldCharType="begin"/>
      </w:r>
      <w:r>
        <w:instrText xml:space="preserve"> REF _Ref70580530 \h </w:instrText>
      </w:r>
      <w:r w:rsidR="00AC4210">
        <w:fldChar w:fldCharType="separate"/>
      </w:r>
      <w:r w:rsidR="00AC4210">
        <w:fldChar w:fldCharType="end"/>
      </w:r>
      <w:del w:id="16" w:author="Parth Patel" w:date="2022-03-16T11:00:00Z">
        <w:r w:rsidR="00035397" w:rsidDel="00D56420">
          <w:delText xml:space="preserve"> </w:delText>
        </w:r>
      </w:del>
      <w:r w:rsidR="00035397">
        <w:t>7</w:t>
      </w:r>
      <w:r>
        <w:t>.</w:t>
      </w:r>
      <w:r w:rsidR="00406579">
        <w:t xml:space="preserve"> </w:t>
      </w:r>
      <w:r w:rsidR="00C05AD6">
        <w:t>T</w:t>
      </w:r>
      <w:r w:rsidR="00406579">
        <w:t xml:space="preserve">he </w:t>
      </w:r>
      <w:r w:rsidR="002E3CB9">
        <w:t>similar release trend is observed for</w:t>
      </w:r>
      <w:r w:rsidR="00406579">
        <w:t xml:space="preserve"> I, Rb, Sr and Ba for the stand-alone case as the release fraction for the I, Rb, Sr</w:t>
      </w:r>
      <w:r w:rsidR="00C05AD6">
        <w:t xml:space="preserve"> &amp; Ba </w:t>
      </w:r>
      <w:r w:rsidR="00406579">
        <w:t xml:space="preserve">are same (RF: 0.1). Similarly, for the non-volatile RNs </w:t>
      </w:r>
      <w:r w:rsidR="002E3CB9">
        <w:t xml:space="preserve">similar release trend </w:t>
      </w:r>
      <w:r w:rsidR="00406579">
        <w:t>is</w:t>
      </w:r>
      <w:r w:rsidR="002E3CB9">
        <w:t xml:space="preserve"> observed</w:t>
      </w:r>
      <w:r w:rsidR="00406579">
        <w:t xml:space="preserve"> (RF: 1E-04)</w:t>
      </w:r>
      <w:r w:rsidR="00F1468E">
        <w:t xml:space="preserve"> for the stand-alone case</w:t>
      </w:r>
      <w:r w:rsidR="00406579">
        <w:t xml:space="preserve">. </w:t>
      </w:r>
      <w:r>
        <w:t>From the figures</w:t>
      </w:r>
      <w:proofErr w:type="gramStart"/>
      <w:r>
        <w:t>, it can be seen that, after</w:t>
      </w:r>
      <w:proofErr w:type="gramEnd"/>
      <w:r>
        <w:t xml:space="preserve"> 5-10 hours,</w:t>
      </w:r>
      <w:r w:rsidR="00E24200">
        <w:t xml:space="preserve"> about an order mass decrease</w:t>
      </w:r>
      <w:r w:rsidR="00AA0E19">
        <w:t xml:space="preserve"> is observed</w:t>
      </w:r>
      <w:r>
        <w:t xml:space="preserve"> in the suspended form.</w:t>
      </w:r>
      <w:r w:rsidR="00382A72" w:rsidRPr="007F1B51">
        <w:t xml:space="preserve"> This implies that an effective </w:t>
      </w:r>
      <w:r>
        <w:t xml:space="preserve">leak tightness </w:t>
      </w:r>
      <w:r w:rsidR="00382A72" w:rsidRPr="007F1B51">
        <w:t xml:space="preserve">containment </w:t>
      </w:r>
      <w:r>
        <w:t xml:space="preserve">for </w:t>
      </w:r>
      <w:r w:rsidR="00FB1C49">
        <w:t>at least</w:t>
      </w:r>
      <w:r>
        <w:t xml:space="preserve"> first 24 hours </w:t>
      </w:r>
      <w:r w:rsidR="00382A72" w:rsidRPr="007F1B51">
        <w:t xml:space="preserve">would be helpful to reduce the radioactivity available for release.  </w:t>
      </w:r>
    </w:p>
    <w:p w14:paraId="03EAC23D" w14:textId="77777777" w:rsidR="008D7ACC" w:rsidRPr="008D7ACC" w:rsidRDefault="008D7ACC" w:rsidP="008D7ACC">
      <w:pPr>
        <w:pStyle w:val="BodyText"/>
      </w:pPr>
    </w:p>
    <w:p w14:paraId="602A6198" w14:textId="77777777" w:rsidR="00382FC2" w:rsidRDefault="00382FC2" w:rsidP="00382FC2">
      <w:pPr>
        <w:pStyle w:val="BodyText"/>
        <w:keepNext/>
        <w:jc w:val="center"/>
      </w:pPr>
      <w:r>
        <w:rPr>
          <w:noProof/>
          <w:lang w:val="en-US"/>
        </w:rPr>
        <w:drawing>
          <wp:inline distT="0" distB="0" distL="0" distR="0" wp14:anchorId="48232E78" wp14:editId="26510DC6">
            <wp:extent cx="3159019" cy="236987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197945" cy="2399080"/>
                    </a:xfrm>
                    <a:prstGeom prst="rect">
                      <a:avLst/>
                    </a:prstGeom>
                    <a:noFill/>
                    <a:ln>
                      <a:noFill/>
                    </a:ln>
                  </pic:spPr>
                </pic:pic>
              </a:graphicData>
            </a:graphic>
          </wp:inline>
        </w:drawing>
      </w:r>
    </w:p>
    <w:p w14:paraId="729FE6F8" w14:textId="1D00A655" w:rsidR="006966B9" w:rsidRDefault="00382FC2" w:rsidP="002B7A98">
      <w:pPr>
        <w:pStyle w:val="Caption"/>
        <w:jc w:val="center"/>
      </w:pPr>
      <w:bookmarkStart w:id="17" w:name="_Ref70579905"/>
      <w:r>
        <w:t xml:space="preserve">FIG. </w:t>
      </w:r>
      <w:bookmarkEnd w:id="17"/>
      <w:r w:rsidR="00F849F2">
        <w:t xml:space="preserve">5 </w:t>
      </w:r>
      <w:r>
        <w:t xml:space="preserve">Evolution of the suspended Cs RN in the containment, </w:t>
      </w:r>
      <w:r w:rsidR="000B5FA6">
        <w:t>(dash-dash line is no mix case, dash-dot is real mix, solid line is stand-alone case)</w:t>
      </w:r>
    </w:p>
    <w:p w14:paraId="7B6CBB71" w14:textId="77777777" w:rsidR="008D7ACC" w:rsidRDefault="00EC3C68" w:rsidP="008D7ACC">
      <w:pPr>
        <w:keepNext/>
        <w:jc w:val="center"/>
      </w:pPr>
      <w:r>
        <w:rPr>
          <w:noProof/>
          <w:lang w:val="en-US"/>
        </w:rPr>
        <w:drawing>
          <wp:inline distT="0" distB="0" distL="0" distR="0" wp14:anchorId="7713D809" wp14:editId="7DCDD812">
            <wp:extent cx="3472409" cy="260421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481876" cy="2611311"/>
                    </a:xfrm>
                    <a:prstGeom prst="rect">
                      <a:avLst/>
                    </a:prstGeom>
                    <a:noFill/>
                    <a:ln>
                      <a:noFill/>
                    </a:ln>
                  </pic:spPr>
                </pic:pic>
              </a:graphicData>
            </a:graphic>
          </wp:inline>
        </w:drawing>
      </w:r>
    </w:p>
    <w:p w14:paraId="155FC7ED" w14:textId="3CF9C1F4" w:rsidR="008D7ACC" w:rsidRDefault="008D7ACC" w:rsidP="008D7ACC">
      <w:pPr>
        <w:pStyle w:val="Caption"/>
        <w:jc w:val="center"/>
      </w:pPr>
      <w:bookmarkStart w:id="18" w:name="_Ref70580528"/>
      <w:r>
        <w:t xml:space="preserve">FIG. </w:t>
      </w:r>
      <w:r w:rsidR="00F849F2">
        <w:t>6</w:t>
      </w:r>
      <w:bookmarkEnd w:id="18"/>
      <w:ins w:id="19" w:author="parth patel" w:date="2021-05-31T09:56:00Z">
        <w:r w:rsidR="002B7A98">
          <w:t xml:space="preserve"> </w:t>
        </w:r>
      </w:ins>
      <w:r>
        <w:t xml:space="preserve">Evolution of volatile RN in the containment </w:t>
      </w:r>
      <w:r w:rsidR="000B5FA6">
        <w:t>(dash-dash line is no mix case, dash-dot is real mix, solid line is stand-alone case)</w:t>
      </w:r>
    </w:p>
    <w:p w14:paraId="16859BE7" w14:textId="77777777" w:rsidR="0010091B" w:rsidRDefault="00EC3C68" w:rsidP="0010091B">
      <w:pPr>
        <w:keepNext/>
        <w:jc w:val="center"/>
      </w:pPr>
      <w:r>
        <w:rPr>
          <w:noProof/>
          <w:lang w:val="en-US"/>
        </w:rPr>
        <w:lastRenderedPageBreak/>
        <w:drawing>
          <wp:inline distT="0" distB="0" distL="0" distR="0" wp14:anchorId="5E9D7502" wp14:editId="599EBDAB">
            <wp:extent cx="4111142" cy="308324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114685" cy="3085900"/>
                    </a:xfrm>
                    <a:prstGeom prst="rect">
                      <a:avLst/>
                    </a:prstGeom>
                    <a:noFill/>
                    <a:ln>
                      <a:noFill/>
                    </a:ln>
                  </pic:spPr>
                </pic:pic>
              </a:graphicData>
            </a:graphic>
          </wp:inline>
        </w:drawing>
      </w:r>
    </w:p>
    <w:p w14:paraId="1EBAA75D" w14:textId="77777777" w:rsidR="0010091B" w:rsidRDefault="0010091B" w:rsidP="0010091B">
      <w:pPr>
        <w:pStyle w:val="Caption"/>
        <w:jc w:val="center"/>
      </w:pPr>
      <w:bookmarkStart w:id="20" w:name="_Ref70580530"/>
      <w:r>
        <w:t xml:space="preserve">FIG. </w:t>
      </w:r>
      <w:r w:rsidR="00F849F2">
        <w:t xml:space="preserve">7 </w:t>
      </w:r>
      <w:bookmarkEnd w:id="20"/>
      <w:r>
        <w:t>Evolution of non-volatile RN in the containment (</w:t>
      </w:r>
      <w:r w:rsidR="000B5FA6">
        <w:t xml:space="preserve">dash-dash line is no mix case, </w:t>
      </w:r>
      <w:r>
        <w:t xml:space="preserve">dash-dot is real mix, </w:t>
      </w:r>
      <w:r w:rsidR="000B5FA6">
        <w:t>solid line</w:t>
      </w:r>
      <w:r>
        <w:t xml:space="preserve"> is stand-alone case)</w:t>
      </w:r>
    </w:p>
    <w:p w14:paraId="79B36855" w14:textId="2C6330B6" w:rsidR="00035397" w:rsidRDefault="00406579" w:rsidP="00670376">
      <w:pPr>
        <w:pStyle w:val="BodyText"/>
        <w:rPr>
          <w:ins w:id="21" w:author="parth patel" w:date="2021-05-29T10:38:00Z"/>
        </w:rPr>
      </w:pPr>
      <w:r w:rsidRPr="007F1B51">
        <w:t xml:space="preserve">The higher released mass </w:t>
      </w:r>
      <w:r w:rsidR="00CF3FBB">
        <w:t xml:space="preserve">of U and Pu in the </w:t>
      </w:r>
      <w:r w:rsidR="00337E16">
        <w:t>stand-alone</w:t>
      </w:r>
      <w:r w:rsidR="00CF3FBB">
        <w:t xml:space="preserve"> case </w:t>
      </w:r>
      <w:r w:rsidR="00C61736">
        <w:t xml:space="preserve">compared to </w:t>
      </w:r>
      <w:r w:rsidR="00337E16">
        <w:t>Ce, Zr, and Cm</w:t>
      </w:r>
      <w:r w:rsidR="00C61736">
        <w:t xml:space="preserve"> </w:t>
      </w:r>
      <w:r w:rsidRPr="007F1B51">
        <w:t xml:space="preserve">is due to high </w:t>
      </w:r>
      <w:r w:rsidR="00670376">
        <w:t xml:space="preserve">core </w:t>
      </w:r>
      <w:r w:rsidRPr="007F1B51">
        <w:t xml:space="preserve">inventory (about </w:t>
      </w:r>
      <w:r w:rsidR="00670376">
        <w:t xml:space="preserve">6 tonnes and </w:t>
      </w:r>
      <w:r w:rsidRPr="007F1B51">
        <w:t>2 tonnes</w:t>
      </w:r>
      <w:ins w:id="22" w:author="parth patel" w:date="2021-05-30T15:59:00Z">
        <w:r w:rsidR="00337E16">
          <w:t xml:space="preserve"> </w:t>
        </w:r>
      </w:ins>
      <w:r w:rsidR="00C61736">
        <w:t>respectively</w:t>
      </w:r>
      <w:r w:rsidRPr="007F1B51">
        <w:t>)</w:t>
      </w:r>
      <w:r w:rsidR="00CF3FBB">
        <w:t xml:space="preserve"> and very conservative RF used in this case</w:t>
      </w:r>
      <w:r w:rsidRPr="007F1B51">
        <w:t>. The conservative release fraction of 1E-4</w:t>
      </w:r>
      <w:r w:rsidR="00670376">
        <w:t xml:space="preserve"> for the stand-alone case</w:t>
      </w:r>
      <w:r w:rsidRPr="007F1B51">
        <w:t xml:space="preserve"> will lead to release of ~</w:t>
      </w:r>
      <w:r w:rsidR="00670376">
        <w:t>0.1-</w:t>
      </w:r>
      <w:r w:rsidRPr="007F1B51">
        <w:t>0.2 kg in the containment. After 24 hours, the suspended mass in the containment is about 1 gram</w:t>
      </w:r>
      <w:r w:rsidR="00CF3FBB">
        <w:t xml:space="preserve"> for</w:t>
      </w:r>
      <w:r w:rsidR="00337E16">
        <w:t xml:space="preserve"> stand-alone case</w:t>
      </w:r>
      <w:r w:rsidRPr="007F1B51">
        <w:t xml:space="preserve">. However, </w:t>
      </w:r>
      <w:r w:rsidR="00670376">
        <w:t xml:space="preserve">U and </w:t>
      </w:r>
      <w:r w:rsidRPr="007F1B51">
        <w:t>Pu</w:t>
      </w:r>
      <w:r w:rsidR="00670376">
        <w:t xml:space="preserve"> are</w:t>
      </w:r>
      <w:r w:rsidRPr="007F1B51">
        <w:t xml:space="preserve"> non-volatile RN and from the chemical equilibrium calculation</w:t>
      </w:r>
      <w:r w:rsidR="00670376">
        <w:t xml:space="preserve">s from the real mix and no mix shows that most </w:t>
      </w:r>
      <w:r w:rsidRPr="007F1B51">
        <w:t xml:space="preserve">of the </w:t>
      </w:r>
      <w:r w:rsidR="00670376">
        <w:t xml:space="preserve">U and </w:t>
      </w:r>
      <w:r w:rsidRPr="007F1B51">
        <w:t>Pu is retained in the sodium pool</w:t>
      </w:r>
      <w:r w:rsidR="00670376">
        <w:t xml:space="preserve"> (negligible mass is released in the containment)</w:t>
      </w:r>
      <w:r w:rsidRPr="007F1B51">
        <w:t>.</w:t>
      </w:r>
      <w:ins w:id="23" w:author="Windows User" w:date="2021-05-30T14:23:00Z">
        <w:r w:rsidR="00CF3FBB">
          <w:t xml:space="preserve"> </w:t>
        </w:r>
      </w:ins>
      <w:r w:rsidR="00AF5F79">
        <w:t>This is confirmed from</w:t>
      </w:r>
      <w:r w:rsidR="00504ECB">
        <w:t xml:space="preserve"> p</w:t>
      </w:r>
      <w:r w:rsidRPr="007F1B51">
        <w:t xml:space="preserve">ast experiments </w:t>
      </w:r>
      <w:r w:rsidR="00AF5F79">
        <w:t xml:space="preserve">where </w:t>
      </w:r>
      <w:r w:rsidRPr="007F1B51">
        <w:t xml:space="preserve">higher retention of the </w:t>
      </w:r>
      <w:r w:rsidR="00504ECB">
        <w:t>fuel</w:t>
      </w:r>
      <w:r w:rsidRPr="007F1B51">
        <w:t xml:space="preserve"> material </w:t>
      </w:r>
      <w:r w:rsidR="00504ECB">
        <w:t>in the reactor vessel</w:t>
      </w:r>
      <w:r w:rsidR="00AF5F79">
        <w:t xml:space="preserve"> is seen</w:t>
      </w:r>
      <w:ins w:id="24" w:author="parth patel" w:date="2021-05-31T08:19:00Z">
        <w:r w:rsidR="00DE44AB">
          <w:t xml:space="preserve"> </w:t>
        </w:r>
      </w:ins>
      <w:r w:rsidR="00AC4210">
        <w:fldChar w:fldCharType="begin"/>
      </w:r>
      <w:r w:rsidR="005761A6">
        <w:instrText xml:space="preserve"> ADDIN ZOTERO_ITEM CSL_CITATION {"citationID":"x1xEDZpT","properties":{"formattedCitation":"[15]","plainCitation":"[15]","noteIndex":0},"citationItems":[{"id":389,"uris":["http://zotero.org/users/3664479/items/AXFTUPHW"],"uri":["http://zotero.org/users/3664479/items/AXFTUPHW"],"itemData":{"id":389,"type":"article-journal","container-title":"Nuclear Technology","issue":"2","page":"257–277","source":"Google Scholar","title":"Experiments on liquid-metal fast breeder reactor aerosol source terms after severe accidents","URL":"http://www.ans.org/pubs/journals/nt/a_34096","volume":"81","author":[{"family":"Berthoud","given":"Georges"},{"family":"Longest","given":"Albert W."},{"family":"Wright","given":"Anthony L."},{"family":"Schütz","given":"Wolfgang P."}],"accessed":{"date-parts":[["2017",6,7]]},"issued":{"date-parts":[["1988"]]}}}],"schema":"https://github.com/citation-style-language/schema/raw/master/csl-citation.json"} </w:instrText>
      </w:r>
      <w:r w:rsidR="00AC4210">
        <w:fldChar w:fldCharType="separate"/>
      </w:r>
      <w:r w:rsidR="005761A6" w:rsidRPr="005761A6">
        <w:t>[15]</w:t>
      </w:r>
      <w:r w:rsidR="00AC4210">
        <w:fldChar w:fldCharType="end"/>
      </w:r>
      <w:r w:rsidRPr="007F1B51">
        <w:t xml:space="preserve">.  </w:t>
      </w:r>
    </w:p>
    <w:p w14:paraId="5F196894" w14:textId="29266661" w:rsidR="00406579" w:rsidRPr="00670376" w:rsidDel="002B7A98" w:rsidRDefault="00406579" w:rsidP="00670376">
      <w:pPr>
        <w:pStyle w:val="BodyText"/>
        <w:rPr>
          <w:del w:id="25" w:author="parth patel" w:date="2021-05-31T09:57:00Z"/>
        </w:rPr>
      </w:pPr>
    </w:p>
    <w:p w14:paraId="6CCDE149" w14:textId="77777777" w:rsidR="0058654F" w:rsidRDefault="00DC641F" w:rsidP="00537496">
      <w:pPr>
        <w:pStyle w:val="Heading2"/>
      </w:pPr>
      <w:r>
        <w:t>conclusion</w:t>
      </w:r>
    </w:p>
    <w:p w14:paraId="3148A076" w14:textId="2C66AA75" w:rsidR="00717C6F" w:rsidRDefault="00670376" w:rsidP="00117EA3">
      <w:pPr>
        <w:pStyle w:val="BodyText"/>
      </w:pPr>
      <w:r>
        <w:t>T</w:t>
      </w:r>
      <w:r w:rsidRPr="007F1B51">
        <w:t>he</w:t>
      </w:r>
      <w:r>
        <w:t xml:space="preserve"> temperature and pressure evolution in the containment was modelled using in-house developed PFIRE code</w:t>
      </w:r>
      <w:r w:rsidRPr="007F1B51">
        <w:t xml:space="preserve">. </w:t>
      </w:r>
      <w:r>
        <w:t>It is found that the pressure rise in the containment</w:t>
      </w:r>
      <w:r w:rsidR="00E601C0">
        <w:t xml:space="preserve"> </w:t>
      </w:r>
      <w:r w:rsidR="00CF3FBB">
        <w:t>is</w:t>
      </w:r>
      <w:r w:rsidR="00E601C0">
        <w:t xml:space="preserve"> well below the specified design pressure</w:t>
      </w:r>
      <w:r w:rsidRPr="007F1B51">
        <w:t xml:space="preserve">. The sodium </w:t>
      </w:r>
      <w:r w:rsidR="00E601C0">
        <w:t xml:space="preserve">and RN </w:t>
      </w:r>
      <w:r w:rsidRPr="007F1B51">
        <w:t>aerosol evolution was studied using</w:t>
      </w:r>
      <w:r>
        <w:t xml:space="preserve"> in-house developed code</w:t>
      </w:r>
      <w:r w:rsidRPr="007F1B51">
        <w:t xml:space="preserve"> PANDICA and the suspended and deposited RN aerosol masses in the containment were </w:t>
      </w:r>
      <w:r w:rsidR="00E601C0">
        <w:t>analysed</w:t>
      </w:r>
      <w:r w:rsidRPr="007F1B51">
        <w:t>.</w:t>
      </w:r>
      <w:r>
        <w:t xml:space="preserve"> I</w:t>
      </w:r>
      <w:r w:rsidRPr="00B26444">
        <w:t>t is observed that after 5 hours, less than ~15% of the total aerosol mass is suspended. After 24 hours less than ~2% of the total aerosol mass are suspended.</w:t>
      </w:r>
      <w:r w:rsidR="00CF3FBB">
        <w:t xml:space="preserve"> </w:t>
      </w:r>
      <w:r w:rsidRPr="00670376">
        <w:t>The present calculations indicate that</w:t>
      </w:r>
      <w:r w:rsidR="00FB1C49" w:rsidRPr="007F1B51">
        <w:t xml:space="preserve"> an effective </w:t>
      </w:r>
      <w:r w:rsidR="00FB1C49">
        <w:t xml:space="preserve">leak tightness </w:t>
      </w:r>
      <w:r w:rsidR="00FB1C49" w:rsidRPr="007F1B51">
        <w:t xml:space="preserve">containment </w:t>
      </w:r>
      <w:r w:rsidR="00FB1C49">
        <w:t xml:space="preserve">for at least first 24 hours </w:t>
      </w:r>
      <w:r w:rsidR="00FB1C49" w:rsidRPr="007F1B51">
        <w:t xml:space="preserve">would be helpful to reduce the radioactivity available for release. </w:t>
      </w:r>
      <w:r>
        <w:t xml:space="preserve">However, it should be noted that, later the deposited RN aerosol can resuspend and </w:t>
      </w:r>
      <w:r w:rsidR="00CF3FBB">
        <w:t xml:space="preserve">be </w:t>
      </w:r>
      <w:r>
        <w:t xml:space="preserve">available for the </w:t>
      </w:r>
      <w:r w:rsidR="00FB1C49">
        <w:t xml:space="preserve">late phase </w:t>
      </w:r>
      <w:r>
        <w:t xml:space="preserve">release. </w:t>
      </w:r>
      <w:r w:rsidRPr="007F1B51">
        <w:t xml:space="preserve">The chemical evolution of RN in the containment and aerosol </w:t>
      </w:r>
      <w:r>
        <w:t>generation</w:t>
      </w:r>
      <w:r w:rsidRPr="007F1B51">
        <w:t xml:space="preserve"> by </w:t>
      </w:r>
      <w:r>
        <w:t xml:space="preserve">nucleation and </w:t>
      </w:r>
      <w:r w:rsidRPr="007F1B51">
        <w:t>condensation are not model</w:t>
      </w:r>
      <w:r>
        <w:t>l</w:t>
      </w:r>
      <w:r w:rsidRPr="007F1B51">
        <w:t>ed in the present study. Further experiments or experimental validation of sodium fire aerosol generation and evolution is required to increase the confidence in the code predictions.</w:t>
      </w:r>
      <w:r w:rsidR="00337E16">
        <w:t xml:space="preserve"> </w:t>
      </w:r>
      <w:r w:rsidR="00AD645F" w:rsidRPr="00670376">
        <w:t xml:space="preserve">The calculations performed here is valid for the short-term/instantaneous source term. Work is in progress to include aerosol generation models and multi-component </w:t>
      </w:r>
      <w:r w:rsidR="00CF3FBB">
        <w:t xml:space="preserve">distributed </w:t>
      </w:r>
      <w:r w:rsidR="00AD645F" w:rsidRPr="00670376">
        <w:t>aerosol modelling.</w:t>
      </w:r>
    </w:p>
    <w:p w14:paraId="4A409AEB" w14:textId="77777777" w:rsidR="00285755" w:rsidRDefault="00285755" w:rsidP="00537496">
      <w:pPr>
        <w:pStyle w:val="Otherunnumberedheadings"/>
      </w:pPr>
      <w:r w:rsidRPr="00285755">
        <w:t>ACKNOWLEDGEMENTS</w:t>
      </w:r>
    </w:p>
    <w:p w14:paraId="2B841139" w14:textId="2059B5C2" w:rsidR="00D26ADA" w:rsidRDefault="001B38BA" w:rsidP="00537496">
      <w:pPr>
        <w:pStyle w:val="BodyText"/>
        <w:rPr>
          <w:ins w:id="26" w:author="Parth Patel" w:date="2022-03-16T11:03:00Z"/>
        </w:rPr>
      </w:pPr>
      <w:r w:rsidRPr="001B38BA">
        <w:t xml:space="preserve">The assistance provided by the Department of Atomic Energy (DAE), for this project is gratefully acknowledged. </w:t>
      </w:r>
    </w:p>
    <w:p w14:paraId="2C9EA2AD" w14:textId="77777777" w:rsidR="00D3574E" w:rsidRDefault="00D3574E" w:rsidP="00537496">
      <w:pPr>
        <w:pStyle w:val="BodyText"/>
      </w:pPr>
    </w:p>
    <w:p w14:paraId="0495881C" w14:textId="77777777" w:rsidR="00D26ADA" w:rsidRPr="00285755" w:rsidRDefault="00D26ADA" w:rsidP="00537496">
      <w:pPr>
        <w:pStyle w:val="Otherunnumberedheadings"/>
      </w:pPr>
      <w:r>
        <w:lastRenderedPageBreak/>
        <w:t>References</w:t>
      </w:r>
    </w:p>
    <w:p w14:paraId="6A7BF7FF" w14:textId="77777777" w:rsidR="005761A6" w:rsidRPr="005761A6" w:rsidRDefault="00AC4210" w:rsidP="005761A6">
      <w:pPr>
        <w:pStyle w:val="Bibliography"/>
        <w:rPr>
          <w:sz w:val="18"/>
        </w:rPr>
      </w:pPr>
      <w:r>
        <w:fldChar w:fldCharType="begin"/>
      </w:r>
      <w:r w:rsidR="00072AB4">
        <w:instrText xml:space="preserve"> ADDIN ZOTERO_BIBL {"uncited":[],"omitted":[],"custom":[]} CSL_BIBLIOGRAPHY </w:instrText>
      </w:r>
      <w:r>
        <w:fldChar w:fldCharType="separate"/>
      </w:r>
      <w:r w:rsidR="005761A6" w:rsidRPr="005761A6">
        <w:rPr>
          <w:sz w:val="18"/>
        </w:rPr>
        <w:t>[1]</w:t>
      </w:r>
      <w:r w:rsidR="005761A6" w:rsidRPr="005761A6">
        <w:rPr>
          <w:sz w:val="18"/>
        </w:rPr>
        <w:tab/>
        <w:t>P.R. Patel, A. John Arul, In-vessel source term calculation using chemical equilibrium approach for a medium sized sodium cooled fast reactor, Nucl. Eng. Des. 362 (2020) 110583. https://doi.org/10.1016/j.nucengdes.2020.110583.</w:t>
      </w:r>
    </w:p>
    <w:p w14:paraId="30E5F0A4" w14:textId="77777777" w:rsidR="005761A6" w:rsidRPr="005761A6" w:rsidRDefault="005761A6" w:rsidP="005761A6">
      <w:pPr>
        <w:pStyle w:val="Bibliography"/>
        <w:rPr>
          <w:sz w:val="18"/>
        </w:rPr>
      </w:pPr>
      <w:r w:rsidRPr="005761A6">
        <w:rPr>
          <w:sz w:val="18"/>
        </w:rPr>
        <w:t>[2]</w:t>
      </w:r>
      <w:r w:rsidRPr="005761A6">
        <w:rPr>
          <w:sz w:val="18"/>
        </w:rPr>
        <w:tab/>
        <w:t>P. Chellapandi, K. Velusamy, S.C. Chetal, S.B. Bhoje, H. Lal, V.S. Sethi, Analysis for Mechanical Consequences of a Core Disruptive Accident in Prototype Fast Breeder Reactor, (n.d.) 9.</w:t>
      </w:r>
    </w:p>
    <w:p w14:paraId="004D98DA" w14:textId="77777777" w:rsidR="005761A6" w:rsidRPr="005761A6" w:rsidRDefault="005761A6" w:rsidP="005761A6">
      <w:pPr>
        <w:pStyle w:val="Bibliography"/>
        <w:rPr>
          <w:sz w:val="18"/>
        </w:rPr>
      </w:pPr>
      <w:r w:rsidRPr="005761A6">
        <w:rPr>
          <w:sz w:val="18"/>
        </w:rPr>
        <w:t>[3]</w:t>
      </w:r>
      <w:r w:rsidRPr="005761A6">
        <w:rPr>
          <w:sz w:val="18"/>
        </w:rPr>
        <w:tab/>
        <w:t>O.P. Singh, R. Harish, Energetics of core disruptive accident for different fuels for a medium sized fast reactor, Ann. Nucl. Energy. 29 (2002) 673–683. https://doi.org/10.1016/S0306-4549(01)00070-6.</w:t>
      </w:r>
    </w:p>
    <w:p w14:paraId="3BED8B6F" w14:textId="77777777" w:rsidR="005761A6" w:rsidRPr="005761A6" w:rsidRDefault="005761A6" w:rsidP="005761A6">
      <w:pPr>
        <w:pStyle w:val="Bibliography"/>
        <w:rPr>
          <w:sz w:val="18"/>
        </w:rPr>
      </w:pPr>
      <w:r w:rsidRPr="005761A6">
        <w:rPr>
          <w:sz w:val="18"/>
        </w:rPr>
        <w:t>[4]</w:t>
      </w:r>
      <w:r w:rsidRPr="005761A6">
        <w:rPr>
          <w:sz w:val="18"/>
        </w:rPr>
        <w:tab/>
        <w:t>J.J. Dinunno, F.D. Anderson, R.E. Baker, F.C. Waterfield, Calculation of distance factors for power and test reactor sites, US Atomic Energy Commission, Washington, D. C., 1962.</w:t>
      </w:r>
    </w:p>
    <w:p w14:paraId="230AE98F" w14:textId="77777777" w:rsidR="005761A6" w:rsidRPr="005761A6" w:rsidRDefault="005761A6" w:rsidP="005761A6">
      <w:pPr>
        <w:pStyle w:val="Bibliography"/>
        <w:rPr>
          <w:sz w:val="18"/>
        </w:rPr>
      </w:pPr>
      <w:r w:rsidRPr="005761A6">
        <w:rPr>
          <w:sz w:val="18"/>
        </w:rPr>
        <w:t>[5]</w:t>
      </w:r>
      <w:r w:rsidRPr="005761A6">
        <w:rPr>
          <w:sz w:val="18"/>
        </w:rPr>
        <w:tab/>
        <w:t>L. Soffer, S.B. Burson, C.M. Ferrell, R.Y. Lee, J.N. Ridgely, Accident source terms for light-water nuclear power plants, NUREG-1465. 6 (1995). http://www.iaea.org/inis/collection/NCLCollectionStore/_Public/26/050/26050072.pdf (accessed July 20, 2017).</w:t>
      </w:r>
    </w:p>
    <w:p w14:paraId="74AED8B4" w14:textId="77777777" w:rsidR="005761A6" w:rsidRPr="005761A6" w:rsidRDefault="005761A6" w:rsidP="005761A6">
      <w:pPr>
        <w:pStyle w:val="Bibliography"/>
        <w:rPr>
          <w:sz w:val="18"/>
        </w:rPr>
      </w:pPr>
      <w:r w:rsidRPr="005761A6">
        <w:rPr>
          <w:sz w:val="18"/>
        </w:rPr>
        <w:t>[6]</w:t>
      </w:r>
      <w:r w:rsidRPr="005761A6">
        <w:rPr>
          <w:sz w:val="18"/>
        </w:rPr>
        <w:tab/>
        <w:t>F. Balard, B. Carluec, Evaluation of the LMFBR cover gas source term and synthesis of the associated R and D, in: Japan, 1996. http://inis.iaea.org/Search/search.aspx?orig_q=RN:31044835.</w:t>
      </w:r>
    </w:p>
    <w:p w14:paraId="72BC75B6" w14:textId="77777777" w:rsidR="005761A6" w:rsidRPr="005761A6" w:rsidRDefault="005761A6" w:rsidP="005761A6">
      <w:pPr>
        <w:pStyle w:val="Bibliography"/>
        <w:rPr>
          <w:sz w:val="18"/>
        </w:rPr>
      </w:pPr>
      <w:r w:rsidRPr="005761A6">
        <w:rPr>
          <w:sz w:val="18"/>
        </w:rPr>
        <w:t>[7]</w:t>
      </w:r>
      <w:r w:rsidRPr="005761A6">
        <w:rPr>
          <w:sz w:val="18"/>
        </w:rPr>
        <w:tab/>
        <w:t>S. Guntay, D.A. Powers, L. Devell, The Chernobyl reactor accident source term: Development of a consensus view, in: International Atomic Energy Agency, Vienna, Austria, 1996: p. 183.</w:t>
      </w:r>
    </w:p>
    <w:p w14:paraId="42FCBEED" w14:textId="77777777" w:rsidR="005761A6" w:rsidRPr="005761A6" w:rsidRDefault="005761A6" w:rsidP="005761A6">
      <w:pPr>
        <w:pStyle w:val="Bibliography"/>
        <w:rPr>
          <w:sz w:val="18"/>
        </w:rPr>
      </w:pPr>
      <w:r w:rsidRPr="005761A6">
        <w:rPr>
          <w:sz w:val="18"/>
        </w:rPr>
        <w:t>[8]</w:t>
      </w:r>
      <w:r w:rsidRPr="005761A6">
        <w:rPr>
          <w:sz w:val="18"/>
        </w:rPr>
        <w:tab/>
        <w:t>U.N.R. Commission, Reactor safety study: an assessment of accident risks in US commercial nuclear power plants, NRC, 1974.</w:t>
      </w:r>
    </w:p>
    <w:p w14:paraId="75357504" w14:textId="77777777" w:rsidR="005761A6" w:rsidRPr="005761A6" w:rsidRDefault="005761A6" w:rsidP="005761A6">
      <w:pPr>
        <w:pStyle w:val="Bibliography"/>
        <w:rPr>
          <w:sz w:val="18"/>
        </w:rPr>
      </w:pPr>
      <w:r w:rsidRPr="005761A6">
        <w:rPr>
          <w:sz w:val="18"/>
        </w:rPr>
        <w:t>[9]</w:t>
      </w:r>
      <w:r w:rsidRPr="005761A6">
        <w:rPr>
          <w:sz w:val="18"/>
        </w:rPr>
        <w:tab/>
        <w:t>P.R. Patel, A. John Arul, G. Pandikumar, Study of the impact of decay heat on the in-containment temperature and pressure evolution following a hypothetical severe accident in a SFR, Ann. Nucl. Energy. 138 (2020) 107189. https://doi.org/10.1016/j.anucene.2019.107189.</w:t>
      </w:r>
    </w:p>
    <w:p w14:paraId="1ED72260" w14:textId="77777777" w:rsidR="005761A6" w:rsidRPr="005761A6" w:rsidRDefault="005761A6" w:rsidP="005761A6">
      <w:pPr>
        <w:pStyle w:val="Bibliography"/>
        <w:rPr>
          <w:sz w:val="18"/>
        </w:rPr>
      </w:pPr>
      <w:r w:rsidRPr="005761A6">
        <w:rPr>
          <w:sz w:val="18"/>
        </w:rPr>
        <w:t>[10]</w:t>
      </w:r>
      <w:r w:rsidRPr="005761A6">
        <w:rPr>
          <w:sz w:val="18"/>
        </w:rPr>
        <w:tab/>
        <w:t>P. Chellapandi, K. Velusamy, S.C. Chetal, S.B. Bhoje, H. Lal, V.S. Sethi, Analysis for mechanical consequences of a core disruptive accident in prototype fast breeder reactor, in: 2003: pp. 17–22. https://www.researchgate.net/profile/K_Velusamy/publication/266455315_Analysis_for_Mechanical_Consequences_of_a_Core_Disruptive_Accident_in_Prototype_Fast_Breeder_Reactor/links/557ed62208aec87640dded7d.pdf (accessed August 10, 2017).</w:t>
      </w:r>
    </w:p>
    <w:p w14:paraId="3E4E8388" w14:textId="77777777" w:rsidR="005761A6" w:rsidRPr="005761A6" w:rsidRDefault="005761A6" w:rsidP="005761A6">
      <w:pPr>
        <w:pStyle w:val="Bibliography"/>
        <w:rPr>
          <w:sz w:val="18"/>
        </w:rPr>
      </w:pPr>
      <w:r w:rsidRPr="005761A6">
        <w:rPr>
          <w:sz w:val="18"/>
        </w:rPr>
        <w:t>[11]</w:t>
      </w:r>
      <w:r w:rsidRPr="005761A6">
        <w:rPr>
          <w:sz w:val="18"/>
        </w:rPr>
        <w:tab/>
        <w:t>M. v Smoluchowski, Versuch einer mathematischen Theorie der Koagulationskinetik kolloider Lösungen, Z. Für Phys. Chem. 92 (1918) 129–168.</w:t>
      </w:r>
    </w:p>
    <w:p w14:paraId="6518DD42" w14:textId="77777777" w:rsidR="005761A6" w:rsidRPr="005761A6" w:rsidRDefault="005761A6" w:rsidP="005761A6">
      <w:pPr>
        <w:pStyle w:val="Bibliography"/>
        <w:rPr>
          <w:sz w:val="18"/>
        </w:rPr>
      </w:pPr>
      <w:r w:rsidRPr="005761A6">
        <w:rPr>
          <w:sz w:val="18"/>
        </w:rPr>
        <w:t>[12]</w:t>
      </w:r>
      <w:r w:rsidRPr="005761A6">
        <w:rPr>
          <w:sz w:val="18"/>
        </w:rPr>
        <w:tab/>
        <w:t>G.M. Hidy, J.R. Brock, The dynamics of aerocolloidal system, Elsevier, n.d.</w:t>
      </w:r>
    </w:p>
    <w:p w14:paraId="05ED198D" w14:textId="77777777" w:rsidR="005761A6" w:rsidRPr="005761A6" w:rsidRDefault="005761A6" w:rsidP="005761A6">
      <w:pPr>
        <w:pStyle w:val="Bibliography"/>
        <w:rPr>
          <w:sz w:val="18"/>
        </w:rPr>
      </w:pPr>
      <w:r w:rsidRPr="005761A6">
        <w:rPr>
          <w:sz w:val="18"/>
        </w:rPr>
        <w:t>[13]</w:t>
      </w:r>
      <w:r w:rsidRPr="005761A6">
        <w:rPr>
          <w:sz w:val="18"/>
        </w:rPr>
        <w:tab/>
        <w:t>J.H. Seinfeld, S.N. Pandis, Atmospheric Chemistry and Physics: From Air Pollution to Climate Change, John Wiley &amp; Sons, 2016.</w:t>
      </w:r>
    </w:p>
    <w:p w14:paraId="73F9F143" w14:textId="77777777" w:rsidR="005761A6" w:rsidRPr="005761A6" w:rsidRDefault="005761A6" w:rsidP="005761A6">
      <w:pPr>
        <w:pStyle w:val="Bibliography"/>
        <w:rPr>
          <w:sz w:val="18"/>
        </w:rPr>
      </w:pPr>
      <w:r w:rsidRPr="005761A6">
        <w:rPr>
          <w:sz w:val="18"/>
        </w:rPr>
        <w:t>[14]</w:t>
      </w:r>
      <w:r w:rsidRPr="005761A6">
        <w:rPr>
          <w:sz w:val="18"/>
        </w:rPr>
        <w:tab/>
        <w:t>H.-J. Allelein, A. Auvinen, J. Ball, S. Guntay, L.E. Herranz, A. Hidaka, A.V. Jones, M. Kissane, D. Powers, G. Weber, State of the art report on nuclear aerosols, Organization for Economic Cooperation and development. Nuclear Energy Agency. Committee on the safety of nuclear installations. NEA/CSNI, 2009.</w:t>
      </w:r>
    </w:p>
    <w:p w14:paraId="56A99CA3" w14:textId="77777777" w:rsidR="005761A6" w:rsidRPr="005761A6" w:rsidRDefault="005761A6" w:rsidP="005761A6">
      <w:pPr>
        <w:pStyle w:val="Bibliography"/>
        <w:rPr>
          <w:sz w:val="18"/>
        </w:rPr>
      </w:pPr>
      <w:r w:rsidRPr="005761A6">
        <w:rPr>
          <w:sz w:val="18"/>
        </w:rPr>
        <w:t>[15]</w:t>
      </w:r>
      <w:r w:rsidRPr="005761A6">
        <w:rPr>
          <w:sz w:val="18"/>
        </w:rPr>
        <w:tab/>
        <w:t>G. Berthoud, A.W. Longest, A.L. Wright, W.P. Schütz, Experiments on liquid-metal fast breeder reactor aerosol source terms after severe accidents, Nucl. Technol. 81 (1988) 257–277. http://www.ans.org/pubs/journals/nt/a_34096 (accessed June 7, 2017).</w:t>
      </w:r>
    </w:p>
    <w:p w14:paraId="70E83603" w14:textId="3FFE80FE" w:rsidR="00F45EEE" w:rsidRPr="00662532" w:rsidRDefault="00AC4210" w:rsidP="00072AB4">
      <w:pPr>
        <w:pStyle w:val="Referencelist"/>
        <w:numPr>
          <w:ilvl w:val="0"/>
          <w:numId w:val="0"/>
        </w:numPr>
      </w:pPr>
      <w:r>
        <w:fldChar w:fldCharType="end"/>
      </w:r>
    </w:p>
    <w:sectPr w:rsidR="00F45EEE" w:rsidRPr="00662532" w:rsidSect="0026525A">
      <w:headerReference w:type="even" r:id="rId23"/>
      <w:headerReference w:type="default" r:id="rId24"/>
      <w:footerReference w:type="even" r:id="rId25"/>
      <w:footerReference w:type="default" r:id="rId26"/>
      <w:headerReference w:type="first" r:id="rId27"/>
      <w:footerReference w:type="first" r:id="rId28"/>
      <w:type w:val="oddPage"/>
      <w:pgSz w:w="11907" w:h="16840" w:code="9"/>
      <w:pgMar w:top="1440" w:right="1440" w:bottom="1440" w:left="1440" w:header="539" w:footer="964" w:gutter="0"/>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Windows User" w:date="2021-05-27T21:44:00Z" w:initials="WU">
    <w:p w14:paraId="39DF3132" w14:textId="77777777" w:rsidR="002E3CB9" w:rsidRDefault="002E3CB9">
      <w:pPr>
        <w:pStyle w:val="CommentText"/>
      </w:pPr>
      <w:r>
        <w:rPr>
          <w:rStyle w:val="CommentReference"/>
        </w:rPr>
        <w:annotationRef/>
      </w:r>
      <w:r>
        <w:t>k is already used as dummy index, may be K can be used.</w:t>
      </w:r>
    </w:p>
  </w:comment>
  <w:comment w:id="8" w:author="parth patel" w:date="2021-05-28T14:09:00Z" w:initials="pp">
    <w:p w14:paraId="426F3078" w14:textId="77777777" w:rsidR="002E3CB9" w:rsidRDefault="002E3CB9">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9DF3132" w15:done="0"/>
  <w15:commentEx w15:paraId="426F307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5E2019" w16cex:dateUtc="2021-05-27T16:14:00Z"/>
  <w16cex:commentExtensible w16cex:durableId="245E201A" w16cex:dateUtc="2021-05-28T08: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9DF3132" w16cid:durableId="245E2019"/>
  <w16cid:commentId w16cid:paraId="426F3078" w16cid:durableId="245E201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D6A1DB" w14:textId="77777777" w:rsidR="00DE535B" w:rsidRDefault="00DE535B">
      <w:r>
        <w:separator/>
      </w:r>
    </w:p>
  </w:endnote>
  <w:endnote w:type="continuationSeparator" w:id="0">
    <w:p w14:paraId="055F4CBF" w14:textId="77777777" w:rsidR="00DE535B" w:rsidRDefault="00DE53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 New Roman Bold">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611C04" w14:textId="561CC130" w:rsidR="002E3CB9" w:rsidRDefault="002E3CB9">
    <w:pPr>
      <w:pStyle w:val="zyxClassification1"/>
    </w:pPr>
    <w:r>
      <w:fldChar w:fldCharType="begin"/>
    </w:r>
    <w:r>
      <w:instrText xml:space="preserve"> DOCPROPERTY "IaeaClassification"  \* MERGEFORMAT </w:instrText>
    </w:r>
    <w:r>
      <w:fldChar w:fldCharType="end"/>
    </w:r>
  </w:p>
  <w:p w14:paraId="797C6DD6" w14:textId="3FDB8B6F" w:rsidR="002E3CB9" w:rsidRDefault="002E3CB9">
    <w:pPr>
      <w:pStyle w:val="zyxClassification2"/>
    </w:pPr>
    <w:r>
      <w:fldChar w:fldCharType="begin"/>
    </w:r>
    <w:r>
      <w:instrText>DOCPROPERTY "IaeaClassification2"  \* MERGEFORMAT</w:instrTex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B3FE13" w14:textId="40D4A717" w:rsidR="002E3CB9" w:rsidRDefault="002E3CB9">
    <w:pPr>
      <w:pStyle w:val="zyxClassification1"/>
    </w:pPr>
    <w:r>
      <w:fldChar w:fldCharType="begin"/>
    </w:r>
    <w:r>
      <w:instrText xml:space="preserve"> DOCPROPERTY "IaeaClassification"  \* MERGEFORMAT </w:instrText>
    </w:r>
    <w:r>
      <w:fldChar w:fldCharType="end"/>
    </w:r>
  </w:p>
  <w:p w14:paraId="6026E9FB" w14:textId="57EF28D7" w:rsidR="002E3CB9" w:rsidRPr="00037321" w:rsidRDefault="002E3CB9">
    <w:pPr>
      <w:pStyle w:val="zyxClassification2"/>
      <w:rPr>
        <w:rFonts w:ascii="Times New Roman" w:hAnsi="Times New Roman" w:cs="Times New Roman"/>
        <w:sz w:val="20"/>
      </w:rPr>
    </w:pPr>
    <w:r w:rsidRPr="00037321">
      <w:rPr>
        <w:rFonts w:ascii="Times New Roman" w:hAnsi="Times New Roman" w:cs="Times New Roman"/>
        <w:sz w:val="20"/>
      </w:rPr>
      <w:fldChar w:fldCharType="begin"/>
    </w:r>
    <w:r w:rsidRPr="00037321">
      <w:rPr>
        <w:rFonts w:ascii="Times New Roman" w:hAnsi="Times New Roman" w:cs="Times New Roman"/>
        <w:sz w:val="20"/>
      </w:rPr>
      <w:instrText xml:space="preserve"> PAGE </w:instrText>
    </w:r>
    <w:r w:rsidRPr="00037321">
      <w:rPr>
        <w:rFonts w:ascii="Times New Roman" w:hAnsi="Times New Roman" w:cs="Times New Roman"/>
        <w:sz w:val="20"/>
      </w:rPr>
      <w:fldChar w:fldCharType="separate"/>
    </w:r>
    <w:r>
      <w:rPr>
        <w:rFonts w:ascii="Times New Roman" w:hAnsi="Times New Roman" w:cs="Times New Roman"/>
        <w:noProof/>
        <w:sz w:val="20"/>
      </w:rPr>
      <w:t>9</w:t>
    </w:r>
    <w:r w:rsidRPr="00037321">
      <w:rPr>
        <w:rFonts w:ascii="Times New Roman" w:hAnsi="Times New Roman" w:cs="Times New Roman"/>
        <w:sz w:val="20"/>
      </w:rPr>
      <w:fldChar w:fldCharType="end"/>
    </w:r>
    <w:r w:rsidRPr="00037321">
      <w:rPr>
        <w:rFonts w:ascii="Times New Roman" w:hAnsi="Times New Roman" w:cs="Times New Roman"/>
        <w:sz w:val="20"/>
      </w:rPr>
      <w:fldChar w:fldCharType="begin"/>
    </w:r>
    <w:r w:rsidRPr="00037321">
      <w:rPr>
        <w:rFonts w:ascii="Times New Roman" w:hAnsi="Times New Roman" w:cs="Times New Roman"/>
        <w:sz w:val="20"/>
      </w:rPr>
      <w:instrText>DOCPROPERTY "IaeaClassification2"  \* MERGEFORMAT</w:instrText>
    </w:r>
    <w:r w:rsidRPr="00037321">
      <w:rPr>
        <w:rFonts w:ascii="Times New Roman" w:hAnsi="Times New Roman" w:cs="Times New Roman"/>
        <w:sz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pPr w:vertAnchor="page" w:horzAnchor="page" w:tblpX="1390" w:tblpY="15707"/>
      <w:tblOverlap w:val="never"/>
      <w:tblW w:w="10314" w:type="dxa"/>
      <w:tblLook w:val="0000" w:firstRow="0" w:lastRow="0" w:firstColumn="0" w:lastColumn="0" w:noHBand="0" w:noVBand="0"/>
    </w:tblPr>
    <w:tblGrid>
      <w:gridCol w:w="4644"/>
      <w:gridCol w:w="5670"/>
    </w:tblGrid>
    <w:tr w:rsidR="002E3CB9" w14:paraId="0C63438B" w14:textId="77777777">
      <w:trPr>
        <w:cantSplit/>
      </w:trPr>
      <w:tc>
        <w:tcPr>
          <w:tcW w:w="4644" w:type="dxa"/>
        </w:tcPr>
        <w:p w14:paraId="61221E9A" w14:textId="3E65EF50" w:rsidR="002E3CB9" w:rsidRDefault="002E3CB9">
          <w:pPr>
            <w:pStyle w:val="zyxDistribution"/>
            <w:framePr w:wrap="auto" w:vAnchor="margin" w:hAnchor="text" w:xAlign="left" w:yAlign="inline"/>
            <w:suppressOverlap w:val="0"/>
          </w:pPr>
          <w:r>
            <w:fldChar w:fldCharType="begin"/>
          </w:r>
          <w:r>
            <w:instrText xml:space="preserve"> DOCPROPERTY "IaeaDistribution"  \* MERGEFORMAT </w:instrText>
          </w:r>
          <w:r>
            <w:fldChar w:fldCharType="end"/>
          </w:r>
        </w:p>
        <w:p w14:paraId="74FCF640" w14:textId="320D84C2" w:rsidR="002E3CB9" w:rsidRDefault="002E3CB9">
          <w:pPr>
            <w:pStyle w:val="zyxSensitivity"/>
            <w:framePr w:wrap="auto" w:vAnchor="margin" w:hAnchor="text" w:xAlign="left" w:yAlign="inline"/>
            <w:suppressOverlap w:val="0"/>
          </w:pPr>
          <w:r>
            <w:fldChar w:fldCharType="begin"/>
          </w:r>
          <w:r>
            <w:instrText xml:space="preserve"> DOCPROPERTY "IaeaSensitivity"  \* MERGEFORMAT </w:instrText>
          </w:r>
          <w:r>
            <w:fldChar w:fldCharType="end"/>
          </w:r>
        </w:p>
      </w:tc>
      <w:bookmarkStart w:id="31" w:name="DOC_bkmClassification2"/>
      <w:tc>
        <w:tcPr>
          <w:tcW w:w="5670" w:type="dxa"/>
          <w:tcMar>
            <w:right w:w="249" w:type="dxa"/>
          </w:tcMar>
        </w:tcPr>
        <w:p w14:paraId="277FDC34" w14:textId="7210DBC3" w:rsidR="002E3CB9" w:rsidRDefault="002E3CB9">
          <w:pPr>
            <w:pStyle w:val="zyxConfidBlack"/>
            <w:framePr w:wrap="auto" w:vAnchor="margin" w:hAnchor="text" w:xAlign="left" w:yAlign="inline"/>
            <w:suppressOverlap w:val="0"/>
          </w:pPr>
          <w:r>
            <w:fldChar w:fldCharType="begin"/>
          </w:r>
          <w:r>
            <w:instrText xml:space="preserve"> DOCPROPERTY "IaeaClassification"  \* MERGEFORMAT </w:instrText>
          </w:r>
          <w:r>
            <w:fldChar w:fldCharType="end"/>
          </w:r>
          <w:bookmarkEnd w:id="31"/>
        </w:p>
        <w:p w14:paraId="6F2F808B" w14:textId="136AA264" w:rsidR="002E3CB9" w:rsidRDefault="002E3CB9">
          <w:pPr>
            <w:spacing w:after="20" w:line="220" w:lineRule="exact"/>
            <w:jc w:val="right"/>
            <w:rPr>
              <w:rFonts w:ascii="Arial" w:hAnsi="Arial" w:cs="Arial"/>
              <w:color w:val="FF0000"/>
            </w:rPr>
          </w:pPr>
          <w:r>
            <w:rPr>
              <w:rFonts w:ascii="Arial" w:hAnsi="Arial"/>
              <w:b/>
            </w:rPr>
            <w:fldChar w:fldCharType="begin"/>
          </w:r>
          <w:r>
            <w:rPr>
              <w:rFonts w:ascii="Arial" w:hAnsi="Arial"/>
              <w:b/>
            </w:rPr>
            <w:instrText>DOCPROPERTY "IaeaConfidentialAttachments"  \* MERGEFORMAT</w:instrText>
          </w:r>
          <w:r>
            <w:rPr>
              <w:rFonts w:ascii="Arial" w:hAnsi="Arial"/>
              <w:b/>
            </w:rPr>
            <w:fldChar w:fldCharType="end"/>
          </w:r>
          <w:r>
            <w:rPr>
              <w:rFonts w:ascii="Arial" w:hAnsi="Arial" w:cs="Arial"/>
              <w:color w:val="FF0000"/>
            </w:rPr>
            <w:fldChar w:fldCharType="begin"/>
          </w:r>
          <w:r>
            <w:rPr>
              <w:rFonts w:ascii="Arial" w:hAnsi="Arial" w:cs="Arial"/>
              <w:color w:val="FF0000"/>
            </w:rPr>
            <w:instrText>DOCPROPERTY "IaeaClassification2"  \* MERGEFORMAT</w:instrText>
          </w:r>
          <w:r>
            <w:rPr>
              <w:rFonts w:ascii="Arial" w:hAnsi="Arial" w:cs="Arial"/>
              <w:color w:val="FF0000"/>
            </w:rPr>
            <w:fldChar w:fldCharType="end"/>
          </w:r>
        </w:p>
      </w:tc>
    </w:tr>
  </w:tbl>
  <w:bookmarkStart w:id="32" w:name="DOC_bkmFileName"/>
  <w:p w14:paraId="5722E677" w14:textId="7CE49411" w:rsidR="002E3CB9" w:rsidRDefault="002E3CB9">
    <w:r>
      <w:rPr>
        <w:sz w:val="16"/>
      </w:rPr>
      <w:fldChar w:fldCharType="begin"/>
    </w:r>
    <w:r>
      <w:rPr>
        <w:sz w:val="16"/>
      </w:rPr>
      <w:instrText xml:space="preserve"> FILENAME \* MERGEFORMAT </w:instrText>
    </w:r>
    <w:r>
      <w:rPr>
        <w:sz w:val="16"/>
      </w:rPr>
      <w:fldChar w:fldCharType="separate"/>
    </w:r>
    <w:ins w:id="33" w:author="parth patel" w:date="2022-02-15T13:38:00Z">
      <w:r w:rsidR="002A08D6">
        <w:rPr>
          <w:noProof/>
          <w:sz w:val="16"/>
        </w:rPr>
        <w:t>Template_CN291-68.docx</w:t>
      </w:r>
    </w:ins>
    <w:del w:id="34" w:author="parth patel" w:date="2022-02-15T13:38:00Z">
      <w:r w:rsidDel="002A08D6">
        <w:rPr>
          <w:noProof/>
          <w:sz w:val="16"/>
        </w:rPr>
        <w:delText>Example paper.docx</w:delText>
      </w:r>
    </w:del>
    <w:r>
      <w:rPr>
        <w:sz w:val="16"/>
      </w:rPr>
      <w:fldChar w:fldCharType="end"/>
    </w:r>
    <w:bookmarkEnd w:id="32"/>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C9192C" w14:textId="77777777" w:rsidR="00DE535B" w:rsidRDefault="00DE535B">
      <w:r>
        <w:t>___________________________________________________________________________</w:t>
      </w:r>
    </w:p>
  </w:footnote>
  <w:footnote w:type="continuationSeparator" w:id="0">
    <w:p w14:paraId="19ED5F74" w14:textId="77777777" w:rsidR="00DE535B" w:rsidRDefault="00DE535B">
      <w:r>
        <w:t>___________________________________________________________________________</w:t>
      </w:r>
    </w:p>
  </w:footnote>
  <w:footnote w:type="continuationNotice" w:id="1">
    <w:p w14:paraId="6933E5BD" w14:textId="77777777" w:rsidR="00DE535B" w:rsidRDefault="00DE535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1F8CDE" w14:textId="4234F4FA" w:rsidR="002E3CB9" w:rsidRDefault="00D3574E" w:rsidP="002C0A67">
    <w:pPr>
      <w:pStyle w:val="Runninghead"/>
    </w:pPr>
    <w:ins w:id="27" w:author="parth patel" w:date="2022-02-15T13:38:00Z">
      <w:r>
        <w:rPr>
          <w:noProof/>
        </w:rPr>
        <w:pict w14:anchorId="3EE9B5A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4801735" o:spid="_x0000_s18434" type="#_x0000_t136" style="position:absolute;left:0;text-align:left;margin-left:0;margin-top:0;width:520.6pt;height:115.65pt;rotation:315;z-index:-251655168;mso-position-horizontal:center;mso-position-horizontal-relative:margin;mso-position-vertical:center;mso-position-vertical-relative:margin" o:allowincell="f" fillcolor="silver" stroked="f">
            <v:fill opacity=".5"/>
            <v:textpath style="font-family:&quot;Times New Roman&quot;;font-size:1pt" string="Pre-print"/>
            <w10:wrap anchorx="margin" anchory="margin"/>
          </v:shape>
        </w:pict>
      </w:r>
    </w:ins>
    <w:r w:rsidR="002E3CB9">
      <w:tab/>
      <w:t xml:space="preserve">FR21: IAEA-CN-291/69 </w:t>
    </w:r>
    <w:r w:rsidR="002E3CB9">
      <w:tab/>
    </w:r>
    <w:r w:rsidR="002E3CB9">
      <w:fldChar w:fldCharType="begin"/>
    </w:r>
    <w:r w:rsidR="002E3CB9">
      <w:instrText xml:space="preserve"> DOCPROPERTY "IaeaClassification"  \* MERGEFORMAT </w:instrText>
    </w:r>
    <w:r w:rsidR="002E3CB9">
      <w:fldChar w:fldCharType="end"/>
    </w:r>
  </w:p>
  <w:p w14:paraId="5E6BD805" w14:textId="145DE50F" w:rsidR="002E3CB9" w:rsidRDefault="002E3CB9">
    <w:pPr>
      <w:pStyle w:val="zyxClassification2"/>
    </w:pPr>
    <w:r>
      <w:fldChar w:fldCharType="begin"/>
    </w:r>
    <w:r>
      <w:instrText>DOCPROPERTY "IaeaClassification2"  \* MERGEFORMAT</w:instrTex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473C50" w14:textId="6FA48CE5" w:rsidR="002E3CB9" w:rsidRDefault="00D3574E" w:rsidP="002C0A67">
    <w:pPr>
      <w:pStyle w:val="Runninghead"/>
    </w:pPr>
    <w:ins w:id="28" w:author="parth patel" w:date="2022-02-15T13:38:00Z">
      <w:r>
        <w:rPr>
          <w:noProof/>
        </w:rPr>
        <w:pict w14:anchorId="1F71E68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4801736" o:spid="_x0000_s18435" type="#_x0000_t136" style="position:absolute;left:0;text-align:left;margin-left:0;margin-top:0;width:520.6pt;height:115.65pt;rotation:315;z-index:-251653120;mso-position-horizontal:center;mso-position-horizontal-relative:margin;mso-position-vertical:center;mso-position-vertical-relative:margin" o:allowincell="f" fillcolor="silver" stroked="f">
            <v:fill opacity=".5"/>
            <v:textpath style="font-family:&quot;Times New Roman&quot;;font-size:1pt" string="Pre-print"/>
            <w10:wrap anchorx="margin" anchory="margin"/>
          </v:shape>
        </w:pict>
      </w:r>
    </w:ins>
    <w:r w:rsidR="002E3CB9">
      <w:t>P R PATEL et al.</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pPr w:vertAnchor="page" w:horzAnchor="page" w:tblpX="1333" w:tblpY="228"/>
      <w:tblOverlap w:val="never"/>
      <w:tblW w:w="10319" w:type="dxa"/>
      <w:tblLayout w:type="fixed"/>
      <w:tblLook w:val="0000" w:firstRow="0" w:lastRow="0" w:firstColumn="0" w:lastColumn="0" w:noHBand="0" w:noVBand="0"/>
    </w:tblPr>
    <w:tblGrid>
      <w:gridCol w:w="979"/>
      <w:gridCol w:w="3638"/>
      <w:gridCol w:w="5702"/>
    </w:tblGrid>
    <w:tr w:rsidR="002E3CB9" w14:paraId="2579D473" w14:textId="77777777">
      <w:trPr>
        <w:cantSplit/>
        <w:trHeight w:val="716"/>
      </w:trPr>
      <w:tc>
        <w:tcPr>
          <w:tcW w:w="979" w:type="dxa"/>
          <w:vMerge w:val="restart"/>
        </w:tcPr>
        <w:p w14:paraId="09A4A399" w14:textId="4D4BD90E" w:rsidR="002E3CB9" w:rsidRDefault="00D3574E">
          <w:pPr>
            <w:spacing w:before="180"/>
            <w:ind w:left="17"/>
          </w:pPr>
          <w:ins w:id="29" w:author="parth patel" w:date="2022-02-15T13:38:00Z">
            <w:r>
              <w:rPr>
                <w:noProof/>
              </w:rPr>
              <w:pict w14:anchorId="6E9460A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34801734" o:spid="_x0000_s18433" type="#_x0000_t136" style="position:absolute;left:0;text-align:left;margin-left:0;margin-top:0;width:520.6pt;height:115.65pt;rotation:315;z-index:-251657216;mso-position-horizontal:center;mso-position-horizontal-relative:margin;mso-position-vertical:center;mso-position-vertical-relative:margin" o:allowincell="f" fillcolor="silver" stroked="f">
                  <v:fill opacity=".5"/>
                  <v:textpath style="font-family:&quot;Times New Roman&quot;;font-size:1pt" string="Pre-print"/>
                  <w10:wrap anchorx="margin" anchory="margin"/>
                </v:shape>
              </w:pict>
            </w:r>
          </w:ins>
        </w:p>
      </w:tc>
      <w:tc>
        <w:tcPr>
          <w:tcW w:w="3638" w:type="dxa"/>
          <w:vAlign w:val="bottom"/>
        </w:tcPr>
        <w:p w14:paraId="0C24CF5F" w14:textId="77777777" w:rsidR="002E3CB9" w:rsidRDefault="002E3CB9">
          <w:pPr>
            <w:spacing w:after="20"/>
          </w:pPr>
        </w:p>
      </w:tc>
      <w:bookmarkStart w:id="30" w:name="DOC_bkmClassification1"/>
      <w:tc>
        <w:tcPr>
          <w:tcW w:w="5702" w:type="dxa"/>
          <w:vMerge w:val="restart"/>
          <w:tcMar>
            <w:right w:w="193" w:type="dxa"/>
          </w:tcMar>
        </w:tcPr>
        <w:p w14:paraId="7B34181F" w14:textId="1DE0708A" w:rsidR="002E3CB9" w:rsidRDefault="002E3CB9">
          <w:pPr>
            <w:pStyle w:val="zyxConfidBlack"/>
            <w:framePr w:wrap="auto" w:vAnchor="margin" w:hAnchor="text" w:xAlign="left" w:yAlign="inline"/>
            <w:suppressOverlap w:val="0"/>
          </w:pPr>
          <w:r>
            <w:fldChar w:fldCharType="begin"/>
          </w:r>
          <w:r>
            <w:instrText xml:space="preserve"> DOCPROPERTY "IaeaClassification"  \* MERGEFORMAT </w:instrText>
          </w:r>
          <w:r>
            <w:fldChar w:fldCharType="end"/>
          </w:r>
          <w:bookmarkEnd w:id="30"/>
        </w:p>
        <w:p w14:paraId="188E4856" w14:textId="5E815ACA" w:rsidR="002E3CB9" w:rsidRDefault="002E3CB9">
          <w:pPr>
            <w:pStyle w:val="zyxConfid2Red"/>
          </w:pPr>
          <w:r>
            <w:fldChar w:fldCharType="begin"/>
          </w:r>
          <w:r>
            <w:instrText>DOCPROPERTY "IaeaClassification2"  \* MERGEFORMAT</w:instrText>
          </w:r>
          <w:r>
            <w:fldChar w:fldCharType="end"/>
          </w:r>
        </w:p>
      </w:tc>
    </w:tr>
    <w:tr w:rsidR="002E3CB9" w14:paraId="29A90414" w14:textId="77777777">
      <w:trPr>
        <w:cantSplit/>
        <w:trHeight w:val="167"/>
      </w:trPr>
      <w:tc>
        <w:tcPr>
          <w:tcW w:w="979" w:type="dxa"/>
          <w:vMerge/>
        </w:tcPr>
        <w:p w14:paraId="4DD80503" w14:textId="77777777" w:rsidR="002E3CB9" w:rsidRDefault="002E3CB9">
          <w:pPr>
            <w:spacing w:before="57"/>
          </w:pPr>
        </w:p>
      </w:tc>
      <w:tc>
        <w:tcPr>
          <w:tcW w:w="3638" w:type="dxa"/>
          <w:vAlign w:val="bottom"/>
        </w:tcPr>
        <w:p w14:paraId="734517A2" w14:textId="77777777" w:rsidR="002E3CB9" w:rsidRDefault="002E3CB9">
          <w:pPr>
            <w:pStyle w:val="Heading9"/>
            <w:spacing w:before="0" w:after="10"/>
          </w:pPr>
        </w:p>
      </w:tc>
      <w:tc>
        <w:tcPr>
          <w:tcW w:w="5702" w:type="dxa"/>
          <w:vMerge/>
          <w:vAlign w:val="bottom"/>
        </w:tcPr>
        <w:p w14:paraId="3CA88FFF" w14:textId="77777777" w:rsidR="002E3CB9" w:rsidRDefault="002E3CB9">
          <w:pPr>
            <w:pStyle w:val="Heading9"/>
            <w:spacing w:before="0" w:after="10"/>
          </w:pPr>
        </w:p>
      </w:tc>
    </w:tr>
  </w:tbl>
  <w:p w14:paraId="540E2FF5" w14:textId="77777777" w:rsidR="002E3CB9" w:rsidRDefault="002E3CB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271E86"/>
    <w:multiLevelType w:val="multilevel"/>
    <w:tmpl w:val="A08A77CA"/>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DA24264"/>
    <w:multiLevelType w:val="multilevel"/>
    <w:tmpl w:val="F1EC865C"/>
    <w:lvl w:ilvl="0">
      <w:start w:val="1"/>
      <w:numFmt w:val="decimal"/>
      <w:pStyle w:val="AgendaList"/>
      <w:lvlText w:val="%1."/>
      <w:lvlJc w:val="left"/>
      <w:pPr>
        <w:tabs>
          <w:tab w:val="num" w:pos="459"/>
        </w:tabs>
        <w:ind w:left="459" w:hanging="459"/>
      </w:pPr>
      <w:rPr>
        <w:rFonts w:ascii="Times New Roman" w:hAnsi="Times New Roman" w:hint="default"/>
        <w:b w:val="0"/>
        <w:i w:val="0"/>
        <w:caps w:val="0"/>
        <w:strike w:val="0"/>
        <w:dstrike w:val="0"/>
        <w:vanish w:val="0"/>
        <w:color w:val="000000"/>
        <w:sz w:val="22"/>
        <w:vertAlign w:val="baseline"/>
      </w:rPr>
    </w:lvl>
    <w:lvl w:ilvl="1">
      <w:start w:val="1"/>
      <w:numFmt w:val="lowerLetter"/>
      <w:lvlText w:val="(%2)"/>
      <w:lvlJc w:val="left"/>
      <w:pPr>
        <w:tabs>
          <w:tab w:val="num" w:pos="919"/>
        </w:tabs>
        <w:ind w:left="919" w:hanging="459"/>
      </w:pPr>
      <w:rPr>
        <w:rFonts w:ascii="Times New Roman" w:hAnsi="Times New Roman" w:hint="default"/>
        <w:b w:val="0"/>
        <w:i w:val="0"/>
        <w:caps w:val="0"/>
        <w:strike w:val="0"/>
        <w:dstrike w:val="0"/>
        <w:vanish w:val="0"/>
        <w:color w:val="000000"/>
        <w:sz w:val="22"/>
        <w:vertAlign w:val="baseline"/>
      </w:rPr>
    </w:lvl>
    <w:lvl w:ilvl="2">
      <w:start w:val="1"/>
      <w:numFmt w:val="bullet"/>
      <w:lvlText w:val="-"/>
      <w:lvlJc w:val="left"/>
      <w:pPr>
        <w:tabs>
          <w:tab w:val="num" w:pos="1378"/>
        </w:tabs>
        <w:ind w:left="1378" w:hanging="459"/>
      </w:pPr>
      <w:rPr>
        <w:rFonts w:ascii="Times New Roman" w:cs="Times New Roman" w:hint="default"/>
        <w:b w:val="0"/>
        <w:i w:val="0"/>
        <w:caps w:val="0"/>
        <w:strike w:val="0"/>
        <w:dstrike w:val="0"/>
        <w:vanish w:val="0"/>
        <w:color w:val="000000"/>
        <w:sz w:val="24"/>
        <w:vertAlign w:val="baseline"/>
      </w:rPr>
    </w:lvl>
    <w:lvl w:ilvl="3">
      <w:start w:val="1"/>
      <w:numFmt w:val="decimal"/>
      <w:lvlText w:val="(%4)"/>
      <w:lvlJc w:val="left"/>
      <w:pPr>
        <w:tabs>
          <w:tab w:val="num" w:pos="811"/>
        </w:tabs>
        <w:ind w:left="811" w:hanging="360"/>
      </w:pPr>
      <w:rPr>
        <w:rFonts w:hint="default"/>
      </w:rPr>
    </w:lvl>
    <w:lvl w:ilvl="4">
      <w:start w:val="1"/>
      <w:numFmt w:val="lowerLetter"/>
      <w:lvlText w:val="(%5)"/>
      <w:lvlJc w:val="left"/>
      <w:pPr>
        <w:tabs>
          <w:tab w:val="num" w:pos="1171"/>
        </w:tabs>
        <w:ind w:left="1171" w:hanging="360"/>
      </w:pPr>
      <w:rPr>
        <w:rFonts w:hint="default"/>
      </w:rPr>
    </w:lvl>
    <w:lvl w:ilvl="5">
      <w:start w:val="1"/>
      <w:numFmt w:val="lowerRoman"/>
      <w:lvlText w:val="(%6)"/>
      <w:lvlJc w:val="left"/>
      <w:pPr>
        <w:tabs>
          <w:tab w:val="num" w:pos="1531"/>
        </w:tabs>
        <w:ind w:left="1531" w:hanging="360"/>
      </w:pPr>
      <w:rPr>
        <w:rFonts w:hint="default"/>
      </w:rPr>
    </w:lvl>
    <w:lvl w:ilvl="6">
      <w:start w:val="1"/>
      <w:numFmt w:val="decimal"/>
      <w:lvlText w:val="%7."/>
      <w:lvlJc w:val="left"/>
      <w:pPr>
        <w:tabs>
          <w:tab w:val="num" w:pos="1891"/>
        </w:tabs>
        <w:ind w:left="1891" w:hanging="360"/>
      </w:pPr>
      <w:rPr>
        <w:rFonts w:hint="default"/>
      </w:rPr>
    </w:lvl>
    <w:lvl w:ilvl="7">
      <w:start w:val="1"/>
      <w:numFmt w:val="lowerLetter"/>
      <w:lvlText w:val="%8."/>
      <w:lvlJc w:val="left"/>
      <w:pPr>
        <w:tabs>
          <w:tab w:val="num" w:pos="2251"/>
        </w:tabs>
        <w:ind w:left="2251" w:hanging="360"/>
      </w:pPr>
      <w:rPr>
        <w:rFonts w:hint="default"/>
      </w:rPr>
    </w:lvl>
    <w:lvl w:ilvl="8">
      <w:start w:val="1"/>
      <w:numFmt w:val="lowerRoman"/>
      <w:lvlText w:val="%9."/>
      <w:lvlJc w:val="left"/>
      <w:pPr>
        <w:tabs>
          <w:tab w:val="num" w:pos="2611"/>
        </w:tabs>
        <w:ind w:left="2611" w:hanging="360"/>
      </w:pPr>
      <w:rPr>
        <w:rFonts w:hint="default"/>
      </w:rPr>
    </w:lvl>
  </w:abstractNum>
  <w:abstractNum w:abstractNumId="2" w15:restartNumberingAfterBreak="0">
    <w:nsid w:val="179F5671"/>
    <w:multiLevelType w:val="hybridMultilevel"/>
    <w:tmpl w:val="67246400"/>
    <w:name w:val="HeadingTemplate2"/>
    <w:lvl w:ilvl="0" w:tplc="EDCE82DC">
      <w:start w:val="1"/>
      <w:numFmt w:val="bullet"/>
      <w:pStyle w:val="ListEmdash"/>
      <w:lvlText w:val="—"/>
      <w:lvlJc w:val="left"/>
      <w:pPr>
        <w:ind w:left="1287" w:hanging="360"/>
      </w:pPr>
      <w:rPr>
        <w:rFonts w:ascii="Times New Roman" w:hAnsi="Times New Roman" w:cs="Times New Roman"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3" w15:restartNumberingAfterBreak="0">
    <w:nsid w:val="1CE663AE"/>
    <w:multiLevelType w:val="hybridMultilevel"/>
    <w:tmpl w:val="2BB4F1C6"/>
    <w:name w:val="HeadingTemplate22"/>
    <w:lvl w:ilvl="0" w:tplc="DB862C6E">
      <w:start w:val="1"/>
      <w:numFmt w:val="lowerLetter"/>
      <w:pStyle w:val="ListNumbered"/>
      <w:lvlText w:val="(%1)"/>
      <w:lvlJc w:val="left"/>
      <w:pPr>
        <w:ind w:left="720" w:hanging="360"/>
      </w:pPr>
      <w:rPr>
        <w:rFonts w:hint="default"/>
      </w:rPr>
    </w:lvl>
    <w:lvl w:ilvl="1" w:tplc="08090019" w:tentative="1">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F583872"/>
    <w:multiLevelType w:val="hybridMultilevel"/>
    <w:tmpl w:val="3170DCCE"/>
    <w:lvl w:ilvl="0" w:tplc="3FF29240">
      <w:start w:val="1"/>
      <w:numFmt w:val="bullet"/>
      <w:pStyle w:val="BodyTextSummary"/>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1F856C04"/>
    <w:multiLevelType w:val="hybridMultilevel"/>
    <w:tmpl w:val="42D699EA"/>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6" w15:restartNumberingAfterBreak="0">
    <w:nsid w:val="30C540B8"/>
    <w:multiLevelType w:val="hybridMultilevel"/>
    <w:tmpl w:val="EA742534"/>
    <w:lvl w:ilvl="0" w:tplc="FF68CE92">
      <w:start w:val="1"/>
      <w:numFmt w:val="bullet"/>
      <w:pStyle w:val="ListBulleted"/>
      <w:lvlText w:val=""/>
      <w:lvlJc w:val="left"/>
      <w:pPr>
        <w:tabs>
          <w:tab w:val="num" w:pos="1179"/>
        </w:tabs>
        <w:ind w:left="1179" w:hanging="360"/>
      </w:pPr>
      <w:rPr>
        <w:rFonts w:ascii="Symbol" w:hAnsi="Symbol" w:hint="default"/>
      </w:rPr>
    </w:lvl>
    <w:lvl w:ilvl="1" w:tplc="04090003" w:tentative="1">
      <w:start w:val="1"/>
      <w:numFmt w:val="bullet"/>
      <w:lvlText w:val="o"/>
      <w:lvlJc w:val="left"/>
      <w:pPr>
        <w:tabs>
          <w:tab w:val="num" w:pos="1899"/>
        </w:tabs>
        <w:ind w:left="1899" w:hanging="360"/>
      </w:pPr>
      <w:rPr>
        <w:rFonts w:ascii="Courier New" w:hAnsi="Courier New" w:hint="default"/>
      </w:rPr>
    </w:lvl>
    <w:lvl w:ilvl="2" w:tplc="04090005" w:tentative="1">
      <w:start w:val="1"/>
      <w:numFmt w:val="bullet"/>
      <w:lvlText w:val=""/>
      <w:lvlJc w:val="left"/>
      <w:pPr>
        <w:tabs>
          <w:tab w:val="num" w:pos="2619"/>
        </w:tabs>
        <w:ind w:left="2619" w:hanging="360"/>
      </w:pPr>
      <w:rPr>
        <w:rFonts w:ascii="Wingdings" w:hAnsi="Wingdings" w:hint="default"/>
      </w:rPr>
    </w:lvl>
    <w:lvl w:ilvl="3" w:tplc="04090001" w:tentative="1">
      <w:start w:val="1"/>
      <w:numFmt w:val="bullet"/>
      <w:lvlText w:val=""/>
      <w:lvlJc w:val="left"/>
      <w:pPr>
        <w:tabs>
          <w:tab w:val="num" w:pos="3339"/>
        </w:tabs>
        <w:ind w:left="3339" w:hanging="360"/>
      </w:pPr>
      <w:rPr>
        <w:rFonts w:ascii="Symbol" w:hAnsi="Symbol" w:hint="default"/>
      </w:rPr>
    </w:lvl>
    <w:lvl w:ilvl="4" w:tplc="04090003" w:tentative="1">
      <w:start w:val="1"/>
      <w:numFmt w:val="bullet"/>
      <w:lvlText w:val="o"/>
      <w:lvlJc w:val="left"/>
      <w:pPr>
        <w:tabs>
          <w:tab w:val="num" w:pos="4059"/>
        </w:tabs>
        <w:ind w:left="4059" w:hanging="360"/>
      </w:pPr>
      <w:rPr>
        <w:rFonts w:ascii="Courier New" w:hAnsi="Courier New" w:hint="default"/>
      </w:rPr>
    </w:lvl>
    <w:lvl w:ilvl="5" w:tplc="04090005" w:tentative="1">
      <w:start w:val="1"/>
      <w:numFmt w:val="bullet"/>
      <w:lvlText w:val=""/>
      <w:lvlJc w:val="left"/>
      <w:pPr>
        <w:tabs>
          <w:tab w:val="num" w:pos="4779"/>
        </w:tabs>
        <w:ind w:left="4779" w:hanging="360"/>
      </w:pPr>
      <w:rPr>
        <w:rFonts w:ascii="Wingdings" w:hAnsi="Wingdings" w:hint="default"/>
      </w:rPr>
    </w:lvl>
    <w:lvl w:ilvl="6" w:tplc="04090001" w:tentative="1">
      <w:start w:val="1"/>
      <w:numFmt w:val="bullet"/>
      <w:lvlText w:val=""/>
      <w:lvlJc w:val="left"/>
      <w:pPr>
        <w:tabs>
          <w:tab w:val="num" w:pos="5499"/>
        </w:tabs>
        <w:ind w:left="5499" w:hanging="360"/>
      </w:pPr>
      <w:rPr>
        <w:rFonts w:ascii="Symbol" w:hAnsi="Symbol" w:hint="default"/>
      </w:rPr>
    </w:lvl>
    <w:lvl w:ilvl="7" w:tplc="04090003" w:tentative="1">
      <w:start w:val="1"/>
      <w:numFmt w:val="bullet"/>
      <w:lvlText w:val="o"/>
      <w:lvlJc w:val="left"/>
      <w:pPr>
        <w:tabs>
          <w:tab w:val="num" w:pos="6219"/>
        </w:tabs>
        <w:ind w:left="6219" w:hanging="360"/>
      </w:pPr>
      <w:rPr>
        <w:rFonts w:ascii="Courier New" w:hAnsi="Courier New" w:hint="default"/>
      </w:rPr>
    </w:lvl>
    <w:lvl w:ilvl="8" w:tplc="04090005" w:tentative="1">
      <w:start w:val="1"/>
      <w:numFmt w:val="bullet"/>
      <w:lvlText w:val=""/>
      <w:lvlJc w:val="left"/>
      <w:pPr>
        <w:tabs>
          <w:tab w:val="num" w:pos="6939"/>
        </w:tabs>
        <w:ind w:left="6939" w:hanging="360"/>
      </w:pPr>
      <w:rPr>
        <w:rFonts w:ascii="Wingdings" w:hAnsi="Wingdings" w:hint="default"/>
      </w:rPr>
    </w:lvl>
  </w:abstractNum>
  <w:abstractNum w:abstractNumId="7" w15:restartNumberingAfterBreak="0">
    <w:nsid w:val="3D18048A"/>
    <w:multiLevelType w:val="hybridMultilevel"/>
    <w:tmpl w:val="1642268C"/>
    <w:name w:val="HeadingTemplate222"/>
    <w:lvl w:ilvl="0" w:tplc="309A0324">
      <w:start w:val="1"/>
      <w:numFmt w:val="decimal"/>
      <w:pStyle w:val="Referencelist"/>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117250B"/>
    <w:multiLevelType w:val="multilevel"/>
    <w:tmpl w:val="CC8CC4DE"/>
    <w:name w:val="MultilevelTemplate"/>
    <w:lvl w:ilvl="0">
      <w:start w:val="1"/>
      <w:numFmt w:val="decimal"/>
      <w:lvlRestart w:val="0"/>
      <w:pStyle w:val="BodyTextMultiline"/>
      <w:lvlText w:val="%1."/>
      <w:lvlJc w:val="left"/>
      <w:pPr>
        <w:tabs>
          <w:tab w:val="num" w:pos="459"/>
        </w:tabs>
        <w:ind w:left="0" w:firstLine="0"/>
      </w:pPr>
    </w:lvl>
    <w:lvl w:ilvl="1">
      <w:start w:val="1"/>
      <w:numFmt w:val="decimal"/>
      <w:lvlText w:val="%1.%2."/>
      <w:lvlJc w:val="left"/>
      <w:pPr>
        <w:tabs>
          <w:tab w:val="num" w:pos="918"/>
        </w:tabs>
        <w:ind w:left="459" w:firstLine="0"/>
      </w:pPr>
    </w:lvl>
    <w:lvl w:ilvl="2">
      <w:start w:val="1"/>
      <w:numFmt w:val="decimal"/>
      <w:lvlText w:val="%1.%2.%3."/>
      <w:lvlJc w:val="left"/>
      <w:pPr>
        <w:tabs>
          <w:tab w:val="num" w:pos="1378"/>
        </w:tabs>
        <w:ind w:left="918" w:firstLine="0"/>
      </w:pPr>
    </w:lvl>
    <w:lvl w:ilvl="3">
      <w:start w:val="1"/>
      <w:numFmt w:val="decimal"/>
      <w:lvlText w:val="%1.%2.%3.%4."/>
      <w:lvlJc w:val="left"/>
      <w:pPr>
        <w:tabs>
          <w:tab w:val="num" w:pos="1837"/>
        </w:tabs>
        <w:ind w:left="1378" w:firstLine="0"/>
      </w:pPr>
    </w:lvl>
    <w:lvl w:ilvl="4">
      <w:start w:val="1"/>
      <w:numFmt w:val="decimal"/>
      <w:lvlText w:val="%1.%2.%3.%4.%5."/>
      <w:lvlJc w:val="left"/>
      <w:pPr>
        <w:tabs>
          <w:tab w:val="num" w:pos="2517"/>
        </w:tabs>
        <w:ind w:left="2234" w:hanging="794"/>
      </w:pPr>
    </w:lvl>
    <w:lvl w:ilvl="5">
      <w:start w:val="1"/>
      <w:numFmt w:val="decimal"/>
      <w:lvlText w:val="%1.%2.%3.%4.%5.%6."/>
      <w:lvlJc w:val="left"/>
      <w:pPr>
        <w:tabs>
          <w:tab w:val="num" w:pos="2880"/>
        </w:tabs>
        <w:ind w:left="2738" w:hanging="941"/>
      </w:pPr>
    </w:lvl>
    <w:lvl w:ilvl="6">
      <w:start w:val="1"/>
      <w:numFmt w:val="decimal"/>
      <w:lvlText w:val="%1.%2.%3.%4.%5.%6.%7."/>
      <w:lvlJc w:val="left"/>
      <w:pPr>
        <w:tabs>
          <w:tab w:val="num" w:pos="3600"/>
        </w:tabs>
        <w:ind w:left="3237" w:hanging="1077"/>
      </w:pPr>
    </w:lvl>
    <w:lvl w:ilvl="7">
      <w:start w:val="1"/>
      <w:numFmt w:val="decimal"/>
      <w:lvlText w:val="%1.%2.%3.%4.%5.%6.%7.%8."/>
      <w:lvlJc w:val="left"/>
      <w:pPr>
        <w:tabs>
          <w:tab w:val="num" w:pos="3957"/>
        </w:tabs>
        <w:ind w:left="3742" w:hanging="1225"/>
      </w:pPr>
    </w:lvl>
    <w:lvl w:ilvl="8">
      <w:start w:val="1"/>
      <w:numFmt w:val="decimal"/>
      <w:lvlText w:val="%1.%2.%3.%4.%5.%6.%7.%8.%9."/>
      <w:lvlJc w:val="left"/>
      <w:pPr>
        <w:tabs>
          <w:tab w:val="num" w:pos="4677"/>
        </w:tabs>
        <w:ind w:left="4320" w:hanging="1440"/>
      </w:pPr>
    </w:lvl>
  </w:abstractNum>
  <w:abstractNum w:abstractNumId="9" w15:restartNumberingAfterBreak="0">
    <w:nsid w:val="59EA217A"/>
    <w:multiLevelType w:val="hybridMultilevel"/>
    <w:tmpl w:val="7DCEBCBE"/>
    <w:lvl w:ilvl="0" w:tplc="C1DCCBEE">
      <w:start w:val="1"/>
      <w:numFmt w:val="bullet"/>
      <w:lvlText w:val="-"/>
      <w:lvlJc w:val="left"/>
      <w:pPr>
        <w:tabs>
          <w:tab w:val="num" w:pos="919"/>
        </w:tabs>
        <w:ind w:left="919" w:hanging="460"/>
      </w:pPr>
      <w:rPr>
        <w:rFonts w:ascii="Times New Roman" w:hAnsi="Times New Roman" w:cs="Times New Roman" w:hint="default"/>
        <w:b w:val="0"/>
        <w:i w:val="0"/>
        <w:caps w:val="0"/>
        <w:strike w:val="0"/>
        <w:dstrike w:val="0"/>
        <w:vanish w:val="0"/>
        <w:color w:val="000000"/>
        <w:sz w:val="24"/>
        <w:vertAlign w:val="baseline"/>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5FAA4333"/>
    <w:multiLevelType w:val="hybridMultilevel"/>
    <w:tmpl w:val="A09645C0"/>
    <w:lvl w:ilvl="0" w:tplc="616CFFF2">
      <w:start w:val="1"/>
      <w:numFmt w:val="lowerLetter"/>
      <w:lvlText w:val="(%1)"/>
      <w:lvlJc w:val="left"/>
      <w:pPr>
        <w:ind w:left="2280" w:hanging="360"/>
      </w:pPr>
      <w:rPr>
        <w:rFonts w:hint="default"/>
      </w:rPr>
    </w:lvl>
    <w:lvl w:ilvl="1" w:tplc="40090019" w:tentative="1">
      <w:start w:val="1"/>
      <w:numFmt w:val="lowerLetter"/>
      <w:lvlText w:val="%2."/>
      <w:lvlJc w:val="left"/>
      <w:pPr>
        <w:ind w:left="3000" w:hanging="360"/>
      </w:pPr>
    </w:lvl>
    <w:lvl w:ilvl="2" w:tplc="4009001B" w:tentative="1">
      <w:start w:val="1"/>
      <w:numFmt w:val="lowerRoman"/>
      <w:lvlText w:val="%3."/>
      <w:lvlJc w:val="right"/>
      <w:pPr>
        <w:ind w:left="3720" w:hanging="180"/>
      </w:pPr>
    </w:lvl>
    <w:lvl w:ilvl="3" w:tplc="4009000F" w:tentative="1">
      <w:start w:val="1"/>
      <w:numFmt w:val="decimal"/>
      <w:lvlText w:val="%4."/>
      <w:lvlJc w:val="left"/>
      <w:pPr>
        <w:ind w:left="4440" w:hanging="360"/>
      </w:pPr>
    </w:lvl>
    <w:lvl w:ilvl="4" w:tplc="40090019" w:tentative="1">
      <w:start w:val="1"/>
      <w:numFmt w:val="lowerLetter"/>
      <w:lvlText w:val="%5."/>
      <w:lvlJc w:val="left"/>
      <w:pPr>
        <w:ind w:left="5160" w:hanging="360"/>
      </w:pPr>
    </w:lvl>
    <w:lvl w:ilvl="5" w:tplc="4009001B" w:tentative="1">
      <w:start w:val="1"/>
      <w:numFmt w:val="lowerRoman"/>
      <w:lvlText w:val="%6."/>
      <w:lvlJc w:val="right"/>
      <w:pPr>
        <w:ind w:left="5880" w:hanging="180"/>
      </w:pPr>
    </w:lvl>
    <w:lvl w:ilvl="6" w:tplc="4009000F" w:tentative="1">
      <w:start w:val="1"/>
      <w:numFmt w:val="decimal"/>
      <w:lvlText w:val="%7."/>
      <w:lvlJc w:val="left"/>
      <w:pPr>
        <w:ind w:left="6600" w:hanging="360"/>
      </w:pPr>
    </w:lvl>
    <w:lvl w:ilvl="7" w:tplc="40090019" w:tentative="1">
      <w:start w:val="1"/>
      <w:numFmt w:val="lowerLetter"/>
      <w:lvlText w:val="%8."/>
      <w:lvlJc w:val="left"/>
      <w:pPr>
        <w:ind w:left="7320" w:hanging="360"/>
      </w:pPr>
    </w:lvl>
    <w:lvl w:ilvl="8" w:tplc="4009001B" w:tentative="1">
      <w:start w:val="1"/>
      <w:numFmt w:val="lowerRoman"/>
      <w:lvlText w:val="%9."/>
      <w:lvlJc w:val="right"/>
      <w:pPr>
        <w:ind w:left="8040" w:hanging="180"/>
      </w:pPr>
    </w:lvl>
  </w:abstractNum>
  <w:abstractNum w:abstractNumId="11" w15:restartNumberingAfterBreak="0">
    <w:nsid w:val="6E8252C9"/>
    <w:multiLevelType w:val="hybridMultilevel"/>
    <w:tmpl w:val="B43A93BA"/>
    <w:lvl w:ilvl="0" w:tplc="CFBE2F4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FD51093"/>
    <w:multiLevelType w:val="multilevel"/>
    <w:tmpl w:val="D8FA943C"/>
    <w:name w:val="HeadingTemplate"/>
    <w:lvl w:ilvl="0">
      <w:start w:val="1"/>
      <w:numFmt w:val="none"/>
      <w:lvlRestart w:val="0"/>
      <w:lvlText w:val=""/>
      <w:lvlJc w:val="left"/>
      <w:pPr>
        <w:tabs>
          <w:tab w:val="num" w:pos="459"/>
        </w:tabs>
        <w:ind w:left="0" w:firstLine="0"/>
      </w:pPr>
      <w:rPr>
        <w:rFonts w:hint="default"/>
      </w:rPr>
    </w:lvl>
    <w:lvl w:ilvl="1">
      <w:start w:val="1"/>
      <w:numFmt w:val="decimal"/>
      <w:lvlRestart w:val="0"/>
      <w:pStyle w:val="Heading2"/>
      <w:suff w:val="space"/>
      <w:lvlText w:val="%1%2."/>
      <w:lvlJc w:val="left"/>
      <w:pPr>
        <w:ind w:left="0" w:firstLine="0"/>
      </w:pPr>
      <w:rPr>
        <w:rFonts w:hint="default"/>
        <w:color w:val="auto"/>
      </w:rPr>
    </w:lvl>
    <w:lvl w:ilvl="2">
      <w:start w:val="1"/>
      <w:numFmt w:val="decimal"/>
      <w:lvlRestart w:val="0"/>
      <w:pStyle w:val="Heading3"/>
      <w:lvlText w:val="%1%2.%3."/>
      <w:lvlJc w:val="left"/>
      <w:pPr>
        <w:ind w:left="0" w:firstLine="0"/>
      </w:pPr>
      <w:rPr>
        <w:rFonts w:hint="default"/>
      </w:rPr>
    </w:lvl>
    <w:lvl w:ilvl="3">
      <w:start w:val="1"/>
      <w:numFmt w:val="decimal"/>
      <w:lvlRestart w:val="0"/>
      <w:pStyle w:val="Heading4"/>
      <w:lvlText w:val="%2.%3.%4."/>
      <w:lvlJc w:val="left"/>
      <w:pPr>
        <w:ind w:left="1701" w:firstLine="0"/>
      </w:pPr>
      <w:rPr>
        <w:rFonts w:hint="default"/>
      </w:rPr>
    </w:lvl>
    <w:lvl w:ilvl="4">
      <w:start w:val="1"/>
      <w:numFmt w:val="lowerLetter"/>
      <w:lvlRestart w:val="0"/>
      <w:lvlText w:val="%1(%5)"/>
      <w:lvlJc w:val="left"/>
      <w:pPr>
        <w:tabs>
          <w:tab w:val="num" w:pos="3345"/>
        </w:tabs>
        <w:ind w:left="2268" w:firstLine="0"/>
      </w:pPr>
      <w:rPr>
        <w:rFonts w:hint="default"/>
        <w:sz w:val="20"/>
      </w:rPr>
    </w:lvl>
    <w:lvl w:ilvl="5">
      <w:start w:val="1"/>
      <w:numFmt w:val="decimal"/>
      <w:lvlText w:val="%1.%2.%3.%4.%5.%6"/>
      <w:lvlJc w:val="left"/>
      <w:pPr>
        <w:tabs>
          <w:tab w:val="num" w:pos="3912"/>
        </w:tabs>
        <w:ind w:left="2835" w:firstLine="0"/>
      </w:pPr>
      <w:rPr>
        <w:rFonts w:hint="default"/>
      </w:rPr>
    </w:lvl>
    <w:lvl w:ilvl="6">
      <w:start w:val="1"/>
      <w:numFmt w:val="decimal"/>
      <w:lvlText w:val="%1.%2.%3.%4.%5.%6.%7"/>
      <w:lvlJc w:val="left"/>
      <w:pPr>
        <w:tabs>
          <w:tab w:val="num" w:pos="2432"/>
        </w:tabs>
        <w:ind w:left="2432" w:hanging="1298"/>
      </w:pPr>
      <w:rPr>
        <w:rFonts w:hint="default"/>
      </w:rPr>
    </w:lvl>
    <w:lvl w:ilvl="7">
      <w:start w:val="1"/>
      <w:numFmt w:val="decimal"/>
      <w:lvlText w:val="%1.%2.%3.%4.%5.%6.%7.%8"/>
      <w:lvlJc w:val="left"/>
      <w:pPr>
        <w:tabs>
          <w:tab w:val="num" w:pos="2574"/>
        </w:tabs>
        <w:ind w:left="2574" w:hanging="1440"/>
      </w:pPr>
      <w:rPr>
        <w:rFonts w:hint="default"/>
      </w:rPr>
    </w:lvl>
    <w:lvl w:ilvl="8">
      <w:start w:val="1"/>
      <w:numFmt w:val="decimal"/>
      <w:lvlText w:val="%1.%2.%3.%4.%5.%6.%7.%8.%9"/>
      <w:lvlJc w:val="left"/>
      <w:pPr>
        <w:tabs>
          <w:tab w:val="num" w:pos="2716"/>
        </w:tabs>
        <w:ind w:left="2716" w:hanging="1582"/>
      </w:pPr>
      <w:rPr>
        <w:rFonts w:hint="default"/>
      </w:rPr>
    </w:lvl>
  </w:abstractNum>
  <w:abstractNum w:abstractNumId="13" w15:restartNumberingAfterBreak="0">
    <w:nsid w:val="712A39D5"/>
    <w:multiLevelType w:val="hybridMultilevel"/>
    <w:tmpl w:val="2D80D1D2"/>
    <w:lvl w:ilvl="0" w:tplc="07BE511A">
      <w:start w:val="1"/>
      <w:numFmt w:val="lowerLetter"/>
      <w:lvlText w:val="(%1)"/>
      <w:lvlJc w:val="left"/>
      <w:pPr>
        <w:ind w:left="720" w:hanging="360"/>
      </w:pPr>
      <w:rPr>
        <w:rFonts w:ascii="Times New Roman" w:eastAsiaTheme="minorEastAsia" w:hAnsi="Times New Roman" w:cs="Times New Roman"/>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4" w15:restartNumberingAfterBreak="0">
    <w:nsid w:val="7665634F"/>
    <w:multiLevelType w:val="hybridMultilevel"/>
    <w:tmpl w:val="34482B46"/>
    <w:lvl w:ilvl="0" w:tplc="4A587E7C">
      <w:start w:val="1"/>
      <w:numFmt w:val="decimal"/>
      <w:lvlText w:val="%1."/>
      <w:lvlJc w:val="left"/>
      <w:pPr>
        <w:tabs>
          <w:tab w:val="num" w:pos="919"/>
        </w:tabs>
        <w:ind w:left="919" w:hanging="460"/>
      </w:pPr>
      <w:rPr>
        <w:rFonts w:ascii="Times New Roman" w:hAnsi="Times New Roman" w:hint="default"/>
        <w:b w:val="0"/>
        <w:i w:val="0"/>
        <w:caps w:val="0"/>
        <w:strike w:val="0"/>
        <w:dstrike w:val="0"/>
        <w:vanish w:val="0"/>
        <w:color w:val="000000"/>
        <w:sz w:val="22"/>
        <w:vertAlign w:val="baseline"/>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5" w15:restartNumberingAfterBreak="0">
    <w:nsid w:val="7BCB6DF4"/>
    <w:multiLevelType w:val="hybridMultilevel"/>
    <w:tmpl w:val="7268849A"/>
    <w:lvl w:ilvl="0" w:tplc="45DEBCEE">
      <w:start w:val="1"/>
      <w:numFmt w:val="upperLetter"/>
      <w:lvlText w:val="%1."/>
      <w:lvlJc w:val="left"/>
      <w:pPr>
        <w:ind w:left="927" w:hanging="360"/>
      </w:pPr>
      <w:rPr>
        <w:rFonts w:hint="default"/>
      </w:rPr>
    </w:lvl>
    <w:lvl w:ilvl="1" w:tplc="40090019" w:tentative="1">
      <w:start w:val="1"/>
      <w:numFmt w:val="lowerLetter"/>
      <w:lvlText w:val="%2."/>
      <w:lvlJc w:val="left"/>
      <w:pPr>
        <w:ind w:left="1647" w:hanging="360"/>
      </w:pPr>
    </w:lvl>
    <w:lvl w:ilvl="2" w:tplc="4009001B" w:tentative="1">
      <w:start w:val="1"/>
      <w:numFmt w:val="lowerRoman"/>
      <w:lvlText w:val="%3."/>
      <w:lvlJc w:val="right"/>
      <w:pPr>
        <w:ind w:left="2367" w:hanging="180"/>
      </w:pPr>
    </w:lvl>
    <w:lvl w:ilvl="3" w:tplc="4009000F" w:tentative="1">
      <w:start w:val="1"/>
      <w:numFmt w:val="decimal"/>
      <w:lvlText w:val="%4."/>
      <w:lvlJc w:val="left"/>
      <w:pPr>
        <w:ind w:left="3087" w:hanging="360"/>
      </w:pPr>
    </w:lvl>
    <w:lvl w:ilvl="4" w:tplc="40090019" w:tentative="1">
      <w:start w:val="1"/>
      <w:numFmt w:val="lowerLetter"/>
      <w:lvlText w:val="%5."/>
      <w:lvlJc w:val="left"/>
      <w:pPr>
        <w:ind w:left="3807" w:hanging="360"/>
      </w:pPr>
    </w:lvl>
    <w:lvl w:ilvl="5" w:tplc="4009001B" w:tentative="1">
      <w:start w:val="1"/>
      <w:numFmt w:val="lowerRoman"/>
      <w:lvlText w:val="%6."/>
      <w:lvlJc w:val="right"/>
      <w:pPr>
        <w:ind w:left="4527" w:hanging="180"/>
      </w:pPr>
    </w:lvl>
    <w:lvl w:ilvl="6" w:tplc="4009000F" w:tentative="1">
      <w:start w:val="1"/>
      <w:numFmt w:val="decimal"/>
      <w:lvlText w:val="%7."/>
      <w:lvlJc w:val="left"/>
      <w:pPr>
        <w:ind w:left="5247" w:hanging="360"/>
      </w:pPr>
    </w:lvl>
    <w:lvl w:ilvl="7" w:tplc="40090019" w:tentative="1">
      <w:start w:val="1"/>
      <w:numFmt w:val="lowerLetter"/>
      <w:lvlText w:val="%8."/>
      <w:lvlJc w:val="left"/>
      <w:pPr>
        <w:ind w:left="5967" w:hanging="360"/>
      </w:pPr>
    </w:lvl>
    <w:lvl w:ilvl="8" w:tplc="4009001B" w:tentative="1">
      <w:start w:val="1"/>
      <w:numFmt w:val="lowerRoman"/>
      <w:lvlText w:val="%9."/>
      <w:lvlJc w:val="right"/>
      <w:pPr>
        <w:ind w:left="6687" w:hanging="180"/>
      </w:pPr>
    </w:lvl>
  </w:abstractNum>
  <w:num w:numId="1">
    <w:abstractNumId w:val="8"/>
  </w:num>
  <w:num w:numId="2">
    <w:abstractNumId w:val="4"/>
  </w:num>
  <w:num w:numId="3">
    <w:abstractNumId w:val="12"/>
  </w:num>
  <w:num w:numId="4">
    <w:abstractNumId w:val="12"/>
  </w:num>
  <w:num w:numId="5">
    <w:abstractNumId w:val="12"/>
  </w:num>
  <w:num w:numId="6">
    <w:abstractNumId w:val="6"/>
  </w:num>
  <w:num w:numId="7">
    <w:abstractNumId w:val="9"/>
  </w:num>
  <w:num w:numId="8">
    <w:abstractNumId w:val="14"/>
  </w:num>
  <w:num w:numId="9">
    <w:abstractNumId w:val="1"/>
  </w:num>
  <w:num w:numId="10">
    <w:abstractNumId w:val="12"/>
    <w:lvlOverride w:ilvl="0">
      <w:lvl w:ilvl="0">
        <w:start w:val="1"/>
        <w:numFmt w:val="none"/>
        <w:lvlRestart w:val="0"/>
        <w:lvlText w:val=""/>
        <w:lvlJc w:val="left"/>
        <w:pPr>
          <w:tabs>
            <w:tab w:val="num" w:pos="459"/>
          </w:tabs>
          <w:ind w:left="0" w:firstLine="0"/>
        </w:pPr>
        <w:rPr>
          <w:rFonts w:hint="default"/>
        </w:rPr>
      </w:lvl>
    </w:lvlOverride>
    <w:lvlOverride w:ilvl="1">
      <w:lvl w:ilvl="1">
        <w:start w:val="1"/>
        <w:numFmt w:val="decimal"/>
        <w:lvlRestart w:val="0"/>
        <w:pStyle w:val="Heading2"/>
        <w:lvlText w:val="%1%2."/>
        <w:lvlJc w:val="left"/>
        <w:pPr>
          <w:ind w:left="0" w:firstLine="0"/>
        </w:pPr>
        <w:rPr>
          <w:rFonts w:hint="default"/>
          <w:color w:val="auto"/>
        </w:rPr>
      </w:lvl>
    </w:lvlOverride>
    <w:lvlOverride w:ilvl="2">
      <w:lvl w:ilvl="2">
        <w:start w:val="1"/>
        <w:numFmt w:val="decimal"/>
        <w:lvlRestart w:val="0"/>
        <w:pStyle w:val="Heading3"/>
        <w:lvlText w:val="%1%2.%3."/>
        <w:lvlJc w:val="left"/>
        <w:pPr>
          <w:ind w:left="0" w:firstLine="0"/>
        </w:pPr>
        <w:rPr>
          <w:rFonts w:hint="default"/>
        </w:rPr>
      </w:lvl>
    </w:lvlOverride>
    <w:lvlOverride w:ilvl="3">
      <w:lvl w:ilvl="3">
        <w:start w:val="1"/>
        <w:numFmt w:val="none"/>
        <w:lvlRestart w:val="0"/>
        <w:pStyle w:val="Heading4"/>
        <w:lvlText w:val=""/>
        <w:lvlJc w:val="left"/>
        <w:pPr>
          <w:tabs>
            <w:tab w:val="num" w:pos="2058"/>
          </w:tabs>
          <w:ind w:left="1701" w:firstLine="0"/>
        </w:pPr>
        <w:rPr>
          <w:rFonts w:hint="default"/>
        </w:rPr>
      </w:lvl>
    </w:lvlOverride>
    <w:lvlOverride w:ilvl="4">
      <w:lvl w:ilvl="4">
        <w:start w:val="1"/>
        <w:numFmt w:val="lowerLetter"/>
        <w:lvlRestart w:val="0"/>
        <w:lvlText w:val="%1(%5)"/>
        <w:lvlJc w:val="left"/>
        <w:pPr>
          <w:tabs>
            <w:tab w:val="num" w:pos="3345"/>
          </w:tabs>
          <w:ind w:left="2268" w:firstLine="0"/>
        </w:pPr>
        <w:rPr>
          <w:rFonts w:hint="default"/>
          <w:sz w:val="20"/>
        </w:rPr>
      </w:lvl>
    </w:lvlOverride>
    <w:lvlOverride w:ilvl="5">
      <w:lvl w:ilvl="5">
        <w:start w:val="1"/>
        <w:numFmt w:val="decimal"/>
        <w:lvlText w:val="%1.%2.%3.%4.%5.%6"/>
        <w:lvlJc w:val="left"/>
        <w:pPr>
          <w:tabs>
            <w:tab w:val="num" w:pos="3912"/>
          </w:tabs>
          <w:ind w:left="2835" w:firstLine="0"/>
        </w:pPr>
        <w:rPr>
          <w:rFonts w:hint="default"/>
        </w:rPr>
      </w:lvl>
    </w:lvlOverride>
    <w:lvlOverride w:ilvl="6">
      <w:lvl w:ilvl="6">
        <w:start w:val="1"/>
        <w:numFmt w:val="decimal"/>
        <w:lvlText w:val="%1.%2.%3.%4.%5.%6.%7"/>
        <w:lvlJc w:val="left"/>
        <w:pPr>
          <w:tabs>
            <w:tab w:val="num" w:pos="2432"/>
          </w:tabs>
          <w:ind w:left="2432" w:hanging="1298"/>
        </w:pPr>
        <w:rPr>
          <w:rFonts w:hint="default"/>
        </w:rPr>
      </w:lvl>
    </w:lvlOverride>
    <w:lvlOverride w:ilvl="7">
      <w:lvl w:ilvl="7">
        <w:start w:val="1"/>
        <w:numFmt w:val="decimal"/>
        <w:lvlText w:val="%1.%2.%3.%4.%5.%6.%7.%8"/>
        <w:lvlJc w:val="left"/>
        <w:pPr>
          <w:tabs>
            <w:tab w:val="num" w:pos="2574"/>
          </w:tabs>
          <w:ind w:left="2574" w:hanging="1440"/>
        </w:pPr>
        <w:rPr>
          <w:rFonts w:hint="default"/>
        </w:rPr>
      </w:lvl>
    </w:lvlOverride>
    <w:lvlOverride w:ilvl="8">
      <w:lvl w:ilvl="8">
        <w:start w:val="1"/>
        <w:numFmt w:val="decimal"/>
        <w:lvlText w:val="%1.%2.%3.%4.%5.%6.%7.%8.%9"/>
        <w:lvlJc w:val="left"/>
        <w:pPr>
          <w:tabs>
            <w:tab w:val="num" w:pos="2716"/>
          </w:tabs>
          <w:ind w:left="2716" w:hanging="1582"/>
        </w:pPr>
        <w:rPr>
          <w:rFonts w:hint="default"/>
        </w:rPr>
      </w:lvl>
    </w:lvlOverride>
  </w:num>
  <w:num w:numId="11">
    <w:abstractNumId w:val="12"/>
  </w:num>
  <w:num w:numId="12">
    <w:abstractNumId w:val="12"/>
  </w:num>
  <w:num w:numId="13">
    <w:abstractNumId w:val="12"/>
  </w:num>
  <w:num w:numId="14">
    <w:abstractNumId w:val="12"/>
    <w:lvlOverride w:ilvl="0">
      <w:lvl w:ilvl="0">
        <w:start w:val="1"/>
        <w:numFmt w:val="none"/>
        <w:lvlRestart w:val="0"/>
        <w:lvlText w:val=""/>
        <w:lvlJc w:val="left"/>
        <w:pPr>
          <w:tabs>
            <w:tab w:val="num" w:pos="459"/>
          </w:tabs>
          <w:ind w:left="0" w:firstLine="0"/>
        </w:pPr>
        <w:rPr>
          <w:rFonts w:hint="default"/>
        </w:rPr>
      </w:lvl>
    </w:lvlOverride>
    <w:lvlOverride w:ilvl="1">
      <w:lvl w:ilvl="1">
        <w:start w:val="1"/>
        <w:numFmt w:val="decimal"/>
        <w:lvlRestart w:val="0"/>
        <w:pStyle w:val="Heading2"/>
        <w:suff w:val="space"/>
        <w:lvlText w:val="%1%2."/>
        <w:lvlJc w:val="left"/>
        <w:pPr>
          <w:ind w:left="0" w:firstLine="0"/>
        </w:pPr>
        <w:rPr>
          <w:rFonts w:hint="default"/>
          <w:color w:val="auto"/>
        </w:rPr>
      </w:lvl>
    </w:lvlOverride>
    <w:lvlOverride w:ilvl="2">
      <w:lvl w:ilvl="2">
        <w:start w:val="1"/>
        <w:numFmt w:val="decimal"/>
        <w:lvlRestart w:val="0"/>
        <w:pStyle w:val="Heading3"/>
        <w:suff w:val="space"/>
        <w:lvlText w:val="%1%2.%3."/>
        <w:lvlJc w:val="left"/>
        <w:pPr>
          <w:ind w:left="0" w:firstLine="0"/>
        </w:pPr>
        <w:rPr>
          <w:rFonts w:hint="default"/>
        </w:rPr>
      </w:lvl>
    </w:lvlOverride>
    <w:lvlOverride w:ilvl="3">
      <w:lvl w:ilvl="3">
        <w:start w:val="1"/>
        <w:numFmt w:val="decimal"/>
        <w:lvlRestart w:val="0"/>
        <w:pStyle w:val="Heading4"/>
        <w:lvlText w:val="%2.%3.%4"/>
        <w:lvlJc w:val="left"/>
        <w:pPr>
          <w:tabs>
            <w:tab w:val="num" w:pos="2058"/>
          </w:tabs>
          <w:ind w:left="1701" w:firstLine="0"/>
        </w:pPr>
        <w:rPr>
          <w:rFonts w:hint="default"/>
        </w:rPr>
      </w:lvl>
    </w:lvlOverride>
    <w:lvlOverride w:ilvl="4">
      <w:lvl w:ilvl="4">
        <w:start w:val="1"/>
        <w:numFmt w:val="lowerLetter"/>
        <w:lvlRestart w:val="0"/>
        <w:lvlText w:val="%1(%5)"/>
        <w:lvlJc w:val="left"/>
        <w:pPr>
          <w:tabs>
            <w:tab w:val="num" w:pos="3345"/>
          </w:tabs>
          <w:ind w:left="2268" w:firstLine="0"/>
        </w:pPr>
        <w:rPr>
          <w:rFonts w:hint="default"/>
          <w:sz w:val="20"/>
        </w:rPr>
      </w:lvl>
    </w:lvlOverride>
    <w:lvlOverride w:ilvl="5">
      <w:lvl w:ilvl="5">
        <w:start w:val="1"/>
        <w:numFmt w:val="decimal"/>
        <w:lvlText w:val="%1.%2.%3.%4.%5.%6"/>
        <w:lvlJc w:val="left"/>
        <w:pPr>
          <w:tabs>
            <w:tab w:val="num" w:pos="3912"/>
          </w:tabs>
          <w:ind w:left="2835" w:firstLine="0"/>
        </w:pPr>
        <w:rPr>
          <w:rFonts w:hint="default"/>
        </w:rPr>
      </w:lvl>
    </w:lvlOverride>
    <w:lvlOverride w:ilvl="6">
      <w:lvl w:ilvl="6">
        <w:start w:val="1"/>
        <w:numFmt w:val="decimal"/>
        <w:lvlText w:val="%1.%2.%3.%4.%5.%6.%7"/>
        <w:lvlJc w:val="left"/>
        <w:pPr>
          <w:tabs>
            <w:tab w:val="num" w:pos="2432"/>
          </w:tabs>
          <w:ind w:left="2432" w:hanging="1298"/>
        </w:pPr>
        <w:rPr>
          <w:rFonts w:hint="default"/>
        </w:rPr>
      </w:lvl>
    </w:lvlOverride>
    <w:lvlOverride w:ilvl="7">
      <w:lvl w:ilvl="7">
        <w:start w:val="1"/>
        <w:numFmt w:val="decimal"/>
        <w:lvlText w:val="%1.%2.%3.%4.%5.%6.%7.%8"/>
        <w:lvlJc w:val="left"/>
        <w:pPr>
          <w:tabs>
            <w:tab w:val="num" w:pos="2574"/>
          </w:tabs>
          <w:ind w:left="2574" w:hanging="1440"/>
        </w:pPr>
        <w:rPr>
          <w:rFonts w:hint="default"/>
        </w:rPr>
      </w:lvl>
    </w:lvlOverride>
    <w:lvlOverride w:ilvl="8">
      <w:lvl w:ilvl="8">
        <w:start w:val="1"/>
        <w:numFmt w:val="decimal"/>
        <w:lvlText w:val="%1.%2.%3.%4.%5.%6.%7.%8.%9"/>
        <w:lvlJc w:val="left"/>
        <w:pPr>
          <w:tabs>
            <w:tab w:val="num" w:pos="2716"/>
          </w:tabs>
          <w:ind w:left="2716" w:hanging="1582"/>
        </w:pPr>
        <w:rPr>
          <w:rFonts w:hint="default"/>
        </w:rPr>
      </w:lvl>
    </w:lvlOverride>
  </w:num>
  <w:num w:numId="15">
    <w:abstractNumId w:val="12"/>
  </w:num>
  <w:num w:numId="16">
    <w:abstractNumId w:val="12"/>
  </w:num>
  <w:num w:numId="17">
    <w:abstractNumId w:val="12"/>
  </w:num>
  <w:num w:numId="1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2"/>
  </w:num>
  <w:num w:numId="20">
    <w:abstractNumId w:val="2"/>
  </w:num>
  <w:num w:numId="21">
    <w:abstractNumId w:val="12"/>
  </w:num>
  <w:num w:numId="22">
    <w:abstractNumId w:val="3"/>
  </w:num>
  <w:num w:numId="23">
    <w:abstractNumId w:val="0"/>
  </w:num>
  <w:num w:numId="24">
    <w:abstractNumId w:val="11"/>
  </w:num>
  <w:num w:numId="25">
    <w:abstractNumId w:val="12"/>
  </w:num>
  <w:num w:numId="26">
    <w:abstractNumId w:val="12"/>
  </w:num>
  <w:num w:numId="27">
    <w:abstractNumId w:val="12"/>
  </w:num>
  <w:num w:numId="28">
    <w:abstractNumId w:val="12"/>
  </w:num>
  <w:num w:numId="29">
    <w:abstractNumId w:val="12"/>
  </w:num>
  <w:num w:numId="30">
    <w:abstractNumId w:val="7"/>
  </w:num>
  <w:num w:numId="31">
    <w:abstractNumId w:val="7"/>
  </w:num>
  <w:num w:numId="32">
    <w:abstractNumId w:val="12"/>
  </w:num>
  <w:num w:numId="33">
    <w:abstractNumId w:val="5"/>
  </w:num>
  <w:num w:numId="34">
    <w:abstractNumId w:val="13"/>
  </w:num>
  <w:num w:numId="35">
    <w:abstractNumId w:val="10"/>
  </w:num>
  <w:num w:numId="3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arth patel">
    <w15:presenceInfo w15:providerId="Windows Live" w15:userId="afe66da61ef44d85"/>
  </w15:person>
  <w15:person w15:author="Parth Patel">
    <w15:presenceInfo w15:providerId="None" w15:userId="Parth Pate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activeWritingStyle w:appName="MSWord" w:lang="en-GB" w:vendorID="64" w:dllVersion="5" w:nlCheck="1" w:checkStyle="1"/>
  <w:activeWritingStyle w:appName="MSWord" w:lang="en-US" w:vendorID="64" w:dllVersion="5" w:nlCheck="1" w:checkStyle="1"/>
  <w:activeWritingStyle w:appName="MSWord" w:lang="en-GB" w:vendorID="64" w:dllVersion="6" w:nlCheck="1" w:checkStyle="1"/>
  <w:activeWritingStyle w:appName="MSWord" w:lang="en-US" w:vendorID="64" w:dllVersion="6" w:nlCheck="1" w:checkStyle="1"/>
  <w:activeWritingStyle w:appName="MSWord" w:lang="en-US" w:vendorID="64" w:dllVersion="0" w:nlCheck="1" w:checkStyle="0"/>
  <w:activeWritingStyle w:appName="MSWord" w:lang="en-GB" w:vendorID="64" w:dllVersion="0" w:nlCheck="1" w:checkStyle="0"/>
  <w:activeWritingStyle w:appName="MSWord" w:lang="en-US" w:vendorID="64" w:dllVersion="4096" w:nlCheck="1" w:checkStyle="0"/>
  <w:activeWritingStyle w:appName="MSWord" w:lang="en-GB" w:vendorID="64" w:dllVersion="4096" w:nlCheck="1" w:checkStyle="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567"/>
  <w:evenAndOddHeaders/>
  <w:drawingGridHorizontalSpacing w:val="120"/>
  <w:drawingGridVerticalSpacing w:val="120"/>
  <w:displayVerticalDrawingGridEvery w:val="0"/>
  <w:doNotUseMarginsForDrawingGridOrigin/>
  <w:noPunctuationKerning/>
  <w:characterSpacingControl w:val="doNotCompress"/>
  <w:hdrShapeDefaults>
    <o:shapedefaults v:ext="edit" spidmax="18436"/>
    <o:shapelayout v:ext="edit">
      <o:idmap v:ext="edit" data="18"/>
    </o:shapelayout>
  </w:hdrShapeDefaults>
  <w:footnotePr>
    <w:footnote w:id="-1"/>
    <w:footnote w:id="0"/>
    <w:footnote w:id="1"/>
  </w:footnotePr>
  <w:endnotePr>
    <w:endnote w:id="-1"/>
    <w:endnote w:id="0"/>
  </w:endnotePr>
  <w:compat>
    <w:spaceForUL/>
    <w:balanceSingleByteDoubleByteWidth/>
    <w:doNotLeaveBackslashAlone/>
    <w:ulTrailSpace/>
    <w:doNotExpandShiftReturn/>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MzI1MDQ0MDExsTAyNzdR0lEKTi0uzszPAykwNK0FAH7fiOotAAAA"/>
    <w:docVar w:name="DLG_chkAction" w:val="0"/>
    <w:docVar w:name="DLG_chkApproval" w:val="-1"/>
    <w:docVar w:name="DLG_chkClearance" w:val="0"/>
    <w:docVar w:name="DLG_chkDiscuss" w:val="0"/>
    <w:docVar w:name="DLG_chkDraft" w:val="0"/>
    <w:docVar w:name="DLG_chkFiling" w:val="0"/>
    <w:docVar w:name="DLG_chkInformation" w:val="0"/>
    <w:docVar w:name="DLG_chkPassOn" w:val="0"/>
    <w:docVar w:name="DLG_chkRCS" w:val="0"/>
    <w:docVar w:name="DLG_chkRequest" w:val="0"/>
    <w:docVar w:name="DLG_chkReturn" w:val="0"/>
    <w:docVar w:name="DLG_chkSignature" w:val="0"/>
    <w:docVar w:name="DLG_txtSubject" w:val="Subject"/>
    <w:docVar w:name="SEC_Classification" w:val="None"/>
    <w:docVar w:name="SEC_ConfidentialAttachments" w:val="False"/>
  </w:docVars>
  <w:rsids>
    <w:rsidRoot w:val="00037321"/>
    <w:rsid w:val="00005716"/>
    <w:rsid w:val="000229AB"/>
    <w:rsid w:val="0002569A"/>
    <w:rsid w:val="00034A34"/>
    <w:rsid w:val="00035397"/>
    <w:rsid w:val="00037321"/>
    <w:rsid w:val="00044B91"/>
    <w:rsid w:val="00053E83"/>
    <w:rsid w:val="00057C49"/>
    <w:rsid w:val="000712FA"/>
    <w:rsid w:val="00072AB4"/>
    <w:rsid w:val="00093A64"/>
    <w:rsid w:val="000A0299"/>
    <w:rsid w:val="000A2990"/>
    <w:rsid w:val="000A4595"/>
    <w:rsid w:val="000B0CC3"/>
    <w:rsid w:val="000B17B4"/>
    <w:rsid w:val="000B5FA6"/>
    <w:rsid w:val="000C357D"/>
    <w:rsid w:val="000C4332"/>
    <w:rsid w:val="000C7D40"/>
    <w:rsid w:val="000D3E29"/>
    <w:rsid w:val="000D400B"/>
    <w:rsid w:val="000E27C1"/>
    <w:rsid w:val="000E57B1"/>
    <w:rsid w:val="000E686F"/>
    <w:rsid w:val="000F0216"/>
    <w:rsid w:val="000F7E94"/>
    <w:rsid w:val="0010091B"/>
    <w:rsid w:val="00104D8E"/>
    <w:rsid w:val="001077BA"/>
    <w:rsid w:val="001119D6"/>
    <w:rsid w:val="00117EA3"/>
    <w:rsid w:val="00123E27"/>
    <w:rsid w:val="00124650"/>
    <w:rsid w:val="001308F2"/>
    <w:rsid w:val="001313E8"/>
    <w:rsid w:val="00166A07"/>
    <w:rsid w:val="0017008E"/>
    <w:rsid w:val="0017236A"/>
    <w:rsid w:val="00177594"/>
    <w:rsid w:val="00183BC4"/>
    <w:rsid w:val="001848C3"/>
    <w:rsid w:val="00191A8A"/>
    <w:rsid w:val="001A65D4"/>
    <w:rsid w:val="001B38BA"/>
    <w:rsid w:val="001C0CE6"/>
    <w:rsid w:val="001C58F5"/>
    <w:rsid w:val="001D5CEE"/>
    <w:rsid w:val="00202EE7"/>
    <w:rsid w:val="0020388E"/>
    <w:rsid w:val="002071D9"/>
    <w:rsid w:val="00213DB1"/>
    <w:rsid w:val="002170EE"/>
    <w:rsid w:val="00224ADF"/>
    <w:rsid w:val="002250DA"/>
    <w:rsid w:val="00225232"/>
    <w:rsid w:val="002461B7"/>
    <w:rsid w:val="00256822"/>
    <w:rsid w:val="0026525A"/>
    <w:rsid w:val="00274790"/>
    <w:rsid w:val="00276A3B"/>
    <w:rsid w:val="0027764F"/>
    <w:rsid w:val="00285755"/>
    <w:rsid w:val="00291A8D"/>
    <w:rsid w:val="002A08D6"/>
    <w:rsid w:val="002A1F9C"/>
    <w:rsid w:val="002A3854"/>
    <w:rsid w:val="002B29C2"/>
    <w:rsid w:val="002B5572"/>
    <w:rsid w:val="002B7A98"/>
    <w:rsid w:val="002C0A67"/>
    <w:rsid w:val="002C29DB"/>
    <w:rsid w:val="002C4208"/>
    <w:rsid w:val="002E0546"/>
    <w:rsid w:val="002E3CB9"/>
    <w:rsid w:val="002F7F16"/>
    <w:rsid w:val="003015E1"/>
    <w:rsid w:val="003122F4"/>
    <w:rsid w:val="0032684C"/>
    <w:rsid w:val="00327977"/>
    <w:rsid w:val="00337E16"/>
    <w:rsid w:val="00344C39"/>
    <w:rsid w:val="0035154B"/>
    <w:rsid w:val="00352DE1"/>
    <w:rsid w:val="00367596"/>
    <w:rsid w:val="003728E6"/>
    <w:rsid w:val="0038220A"/>
    <w:rsid w:val="00382A72"/>
    <w:rsid w:val="00382FC2"/>
    <w:rsid w:val="003849E0"/>
    <w:rsid w:val="003B59C3"/>
    <w:rsid w:val="003B5E0E"/>
    <w:rsid w:val="003B6544"/>
    <w:rsid w:val="003B741B"/>
    <w:rsid w:val="003D255A"/>
    <w:rsid w:val="003D58AC"/>
    <w:rsid w:val="003F1880"/>
    <w:rsid w:val="00406579"/>
    <w:rsid w:val="00406C98"/>
    <w:rsid w:val="004167C3"/>
    <w:rsid w:val="00416949"/>
    <w:rsid w:val="004229E7"/>
    <w:rsid w:val="00426025"/>
    <w:rsid w:val="00426BF8"/>
    <w:rsid w:val="004354DC"/>
    <w:rsid w:val="004370D8"/>
    <w:rsid w:val="00444E23"/>
    <w:rsid w:val="0046397D"/>
    <w:rsid w:val="00471D72"/>
    <w:rsid w:val="00472C43"/>
    <w:rsid w:val="0048578C"/>
    <w:rsid w:val="004A175E"/>
    <w:rsid w:val="004A1C49"/>
    <w:rsid w:val="004C47FD"/>
    <w:rsid w:val="004D0253"/>
    <w:rsid w:val="004D09DD"/>
    <w:rsid w:val="004D4DCD"/>
    <w:rsid w:val="004E4DDC"/>
    <w:rsid w:val="004F074C"/>
    <w:rsid w:val="00504ECB"/>
    <w:rsid w:val="0050646D"/>
    <w:rsid w:val="005108B8"/>
    <w:rsid w:val="00537496"/>
    <w:rsid w:val="00544ED3"/>
    <w:rsid w:val="005510AF"/>
    <w:rsid w:val="00552F7C"/>
    <w:rsid w:val="00562F1F"/>
    <w:rsid w:val="005761A6"/>
    <w:rsid w:val="0058477B"/>
    <w:rsid w:val="0058654F"/>
    <w:rsid w:val="00596ACA"/>
    <w:rsid w:val="005B211E"/>
    <w:rsid w:val="005E39BC"/>
    <w:rsid w:val="005E3C11"/>
    <w:rsid w:val="005F00A0"/>
    <w:rsid w:val="00600386"/>
    <w:rsid w:val="006164D4"/>
    <w:rsid w:val="00630E9F"/>
    <w:rsid w:val="0063232B"/>
    <w:rsid w:val="00632422"/>
    <w:rsid w:val="00645FB1"/>
    <w:rsid w:val="0064727F"/>
    <w:rsid w:val="00647F33"/>
    <w:rsid w:val="006569FA"/>
    <w:rsid w:val="00662532"/>
    <w:rsid w:val="00670376"/>
    <w:rsid w:val="006850BC"/>
    <w:rsid w:val="006966B9"/>
    <w:rsid w:val="006B06BB"/>
    <w:rsid w:val="006B2274"/>
    <w:rsid w:val="006B5FC0"/>
    <w:rsid w:val="006C36F7"/>
    <w:rsid w:val="006E1E60"/>
    <w:rsid w:val="00702392"/>
    <w:rsid w:val="00707E09"/>
    <w:rsid w:val="00717C6F"/>
    <w:rsid w:val="00721817"/>
    <w:rsid w:val="00737563"/>
    <w:rsid w:val="0074267A"/>
    <w:rsid w:val="007445DA"/>
    <w:rsid w:val="00753386"/>
    <w:rsid w:val="0076233D"/>
    <w:rsid w:val="00765FBB"/>
    <w:rsid w:val="007940CD"/>
    <w:rsid w:val="007A0A83"/>
    <w:rsid w:val="007B4FD1"/>
    <w:rsid w:val="007B56AA"/>
    <w:rsid w:val="007D3810"/>
    <w:rsid w:val="007E051F"/>
    <w:rsid w:val="00802381"/>
    <w:rsid w:val="00815B07"/>
    <w:rsid w:val="0083096A"/>
    <w:rsid w:val="008377A3"/>
    <w:rsid w:val="00851266"/>
    <w:rsid w:val="00857798"/>
    <w:rsid w:val="00866EE3"/>
    <w:rsid w:val="0086759F"/>
    <w:rsid w:val="00871F40"/>
    <w:rsid w:val="00880F91"/>
    <w:rsid w:val="00883160"/>
    <w:rsid w:val="00883848"/>
    <w:rsid w:val="008979C1"/>
    <w:rsid w:val="00897ED5"/>
    <w:rsid w:val="008B65AF"/>
    <w:rsid w:val="008B6BB9"/>
    <w:rsid w:val="008D7ACC"/>
    <w:rsid w:val="00911543"/>
    <w:rsid w:val="00921B24"/>
    <w:rsid w:val="009253C2"/>
    <w:rsid w:val="00933AA9"/>
    <w:rsid w:val="0093532F"/>
    <w:rsid w:val="009422CB"/>
    <w:rsid w:val="00944249"/>
    <w:rsid w:val="009519C9"/>
    <w:rsid w:val="00961BA8"/>
    <w:rsid w:val="0096371E"/>
    <w:rsid w:val="00984161"/>
    <w:rsid w:val="0099045C"/>
    <w:rsid w:val="009A50DA"/>
    <w:rsid w:val="009B2334"/>
    <w:rsid w:val="009B2382"/>
    <w:rsid w:val="009C4342"/>
    <w:rsid w:val="009D0B86"/>
    <w:rsid w:val="009E0D5B"/>
    <w:rsid w:val="009E1558"/>
    <w:rsid w:val="009E4781"/>
    <w:rsid w:val="009E70EE"/>
    <w:rsid w:val="009E7108"/>
    <w:rsid w:val="00A00551"/>
    <w:rsid w:val="00A05AA3"/>
    <w:rsid w:val="00A06733"/>
    <w:rsid w:val="00A12A5F"/>
    <w:rsid w:val="00A167C8"/>
    <w:rsid w:val="00A2054F"/>
    <w:rsid w:val="00A233D1"/>
    <w:rsid w:val="00A3446F"/>
    <w:rsid w:val="00A36A72"/>
    <w:rsid w:val="00A42898"/>
    <w:rsid w:val="00A57919"/>
    <w:rsid w:val="00A648B5"/>
    <w:rsid w:val="00A7099A"/>
    <w:rsid w:val="00A847B2"/>
    <w:rsid w:val="00A854B8"/>
    <w:rsid w:val="00A86A50"/>
    <w:rsid w:val="00A87EAE"/>
    <w:rsid w:val="00A961CD"/>
    <w:rsid w:val="00A96FDE"/>
    <w:rsid w:val="00AA0E19"/>
    <w:rsid w:val="00AA3838"/>
    <w:rsid w:val="00AA4069"/>
    <w:rsid w:val="00AB2616"/>
    <w:rsid w:val="00AB27D1"/>
    <w:rsid w:val="00AB28CE"/>
    <w:rsid w:val="00AB6ACE"/>
    <w:rsid w:val="00AC0899"/>
    <w:rsid w:val="00AC4210"/>
    <w:rsid w:val="00AC5A3A"/>
    <w:rsid w:val="00AD050F"/>
    <w:rsid w:val="00AD418D"/>
    <w:rsid w:val="00AD645F"/>
    <w:rsid w:val="00AE4323"/>
    <w:rsid w:val="00AF0136"/>
    <w:rsid w:val="00AF5F79"/>
    <w:rsid w:val="00B26444"/>
    <w:rsid w:val="00B353C1"/>
    <w:rsid w:val="00B604BE"/>
    <w:rsid w:val="00B82FA5"/>
    <w:rsid w:val="00B83D17"/>
    <w:rsid w:val="00B95119"/>
    <w:rsid w:val="00BA005E"/>
    <w:rsid w:val="00BB151D"/>
    <w:rsid w:val="00BB3A1D"/>
    <w:rsid w:val="00BC0A1E"/>
    <w:rsid w:val="00BC23B1"/>
    <w:rsid w:val="00BD1400"/>
    <w:rsid w:val="00BD1C2C"/>
    <w:rsid w:val="00BD605C"/>
    <w:rsid w:val="00BE2A76"/>
    <w:rsid w:val="00BE511F"/>
    <w:rsid w:val="00C04EFB"/>
    <w:rsid w:val="00C05AD6"/>
    <w:rsid w:val="00C21556"/>
    <w:rsid w:val="00C2193D"/>
    <w:rsid w:val="00C21EB2"/>
    <w:rsid w:val="00C23383"/>
    <w:rsid w:val="00C24F05"/>
    <w:rsid w:val="00C615B6"/>
    <w:rsid w:val="00C61736"/>
    <w:rsid w:val="00C65E60"/>
    <w:rsid w:val="00C66C85"/>
    <w:rsid w:val="00C7254D"/>
    <w:rsid w:val="00C72602"/>
    <w:rsid w:val="00C84540"/>
    <w:rsid w:val="00C866FF"/>
    <w:rsid w:val="00CA0102"/>
    <w:rsid w:val="00CA5157"/>
    <w:rsid w:val="00CA6385"/>
    <w:rsid w:val="00CB026E"/>
    <w:rsid w:val="00CD36BB"/>
    <w:rsid w:val="00CE1321"/>
    <w:rsid w:val="00CE1EF3"/>
    <w:rsid w:val="00CE4C57"/>
    <w:rsid w:val="00CE5A52"/>
    <w:rsid w:val="00CE7F03"/>
    <w:rsid w:val="00CF1E1C"/>
    <w:rsid w:val="00CF3FBB"/>
    <w:rsid w:val="00CF6F90"/>
    <w:rsid w:val="00CF7AF3"/>
    <w:rsid w:val="00D047A6"/>
    <w:rsid w:val="00D23C81"/>
    <w:rsid w:val="00D26ADA"/>
    <w:rsid w:val="00D31E2F"/>
    <w:rsid w:val="00D3574E"/>
    <w:rsid w:val="00D35A78"/>
    <w:rsid w:val="00D37837"/>
    <w:rsid w:val="00D43335"/>
    <w:rsid w:val="00D43A3C"/>
    <w:rsid w:val="00D5117E"/>
    <w:rsid w:val="00D526C4"/>
    <w:rsid w:val="00D52DAE"/>
    <w:rsid w:val="00D555A1"/>
    <w:rsid w:val="00D56420"/>
    <w:rsid w:val="00D64DC2"/>
    <w:rsid w:val="00D70FA6"/>
    <w:rsid w:val="00DA034D"/>
    <w:rsid w:val="00DA46CA"/>
    <w:rsid w:val="00DC24ED"/>
    <w:rsid w:val="00DC285A"/>
    <w:rsid w:val="00DC2FC8"/>
    <w:rsid w:val="00DC43FA"/>
    <w:rsid w:val="00DC5E09"/>
    <w:rsid w:val="00DC641F"/>
    <w:rsid w:val="00DE1809"/>
    <w:rsid w:val="00DE44AB"/>
    <w:rsid w:val="00DE535B"/>
    <w:rsid w:val="00DE72D0"/>
    <w:rsid w:val="00DF21EB"/>
    <w:rsid w:val="00E05965"/>
    <w:rsid w:val="00E20E70"/>
    <w:rsid w:val="00E24200"/>
    <w:rsid w:val="00E24E9C"/>
    <w:rsid w:val="00E25B68"/>
    <w:rsid w:val="00E4486B"/>
    <w:rsid w:val="00E5756E"/>
    <w:rsid w:val="00E601C0"/>
    <w:rsid w:val="00E71228"/>
    <w:rsid w:val="00E72FF2"/>
    <w:rsid w:val="00E7564E"/>
    <w:rsid w:val="00E837D0"/>
    <w:rsid w:val="00E84003"/>
    <w:rsid w:val="00E92563"/>
    <w:rsid w:val="00E964B4"/>
    <w:rsid w:val="00E97163"/>
    <w:rsid w:val="00EA7E34"/>
    <w:rsid w:val="00EB5AF1"/>
    <w:rsid w:val="00EB636C"/>
    <w:rsid w:val="00EC10FC"/>
    <w:rsid w:val="00EC1440"/>
    <w:rsid w:val="00EC3C68"/>
    <w:rsid w:val="00ED0A99"/>
    <w:rsid w:val="00ED12DA"/>
    <w:rsid w:val="00ED5FF9"/>
    <w:rsid w:val="00EE0041"/>
    <w:rsid w:val="00EE29B9"/>
    <w:rsid w:val="00EE5551"/>
    <w:rsid w:val="00EF233A"/>
    <w:rsid w:val="00EF5A8C"/>
    <w:rsid w:val="00F004EE"/>
    <w:rsid w:val="00F1468E"/>
    <w:rsid w:val="00F20DF7"/>
    <w:rsid w:val="00F215C0"/>
    <w:rsid w:val="00F42E23"/>
    <w:rsid w:val="00F4310B"/>
    <w:rsid w:val="00F45EEE"/>
    <w:rsid w:val="00F51E9C"/>
    <w:rsid w:val="00F523CA"/>
    <w:rsid w:val="00F74A9D"/>
    <w:rsid w:val="00F849F2"/>
    <w:rsid w:val="00F91CA0"/>
    <w:rsid w:val="00F937EA"/>
    <w:rsid w:val="00F95ABB"/>
    <w:rsid w:val="00FA30C6"/>
    <w:rsid w:val="00FB1C49"/>
    <w:rsid w:val="00FB7AAE"/>
    <w:rsid w:val="00FC2FF5"/>
    <w:rsid w:val="00FC54F0"/>
    <w:rsid w:val="00FE0B7E"/>
    <w:rsid w:val="00FE4052"/>
    <w:rsid w:val="00FF386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8436"/>
    <o:shapelayout v:ext="edit">
      <o:idmap v:ext="edit" data="1"/>
    </o:shapelayout>
  </w:shapeDefaults>
  <w:decimalSymbol w:val="."/>
  <w:listSeparator w:val=","/>
  <w14:docId w14:val="15F987C2"/>
  <w15:docId w15:val="{BC4139E7-355D-4FFE-9925-431561B13E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1" w:defUIPriority="49" w:defSemiHidden="0" w:defUnhideWhenUsed="0" w:defQFormat="0" w:count="376">
    <w:lsdException w:name="Normal" w:locked="0"/>
    <w:lsdException w:name="heading 1" w:locked="0" w:uiPriority="0" w:qFormat="1"/>
    <w:lsdException w:name="heading 2" w:locked="0" w:uiPriority="4" w:qFormat="1"/>
    <w:lsdException w:name="heading 3" w:locked="0" w:uiPriority="4" w:qFormat="1"/>
    <w:lsdException w:name="heading 4" w:locked="0" w:uiPriority="0" w:qFormat="1"/>
    <w:lsdException w:name="heading 5" w:locked="0" w:uiPriority="0"/>
    <w:lsdException w:name="heading 6" w:locked="0" w:uiPriority="0"/>
    <w:lsdException w:name="heading 7" w:locked="0" w:semiHidden="1" w:uiPriority="0" w:unhideWhenUsed="1"/>
    <w:lsdException w:name="heading 8" w:locked="0" w:semiHidden="1" w:uiPriority="0" w:unhideWhenUsed="1"/>
    <w:lsdException w:name="heading 9" w:locked="0"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locked="0" w:semiHidden="1" w:uiPriority="0" w:unhideWhenUsed="1"/>
    <w:lsdException w:name="annotation text" w:semiHidden="1" w:unhideWhenUsed="1"/>
    <w:lsdException w:name="header" w:locked="0" w:semiHidden="1" w:uiPriority="0" w:unhideWhenUsed="1"/>
    <w:lsdException w:name="footer" w:locked="0" w:semiHidden="1" w:uiPriority="99" w:unhideWhenUsed="1"/>
    <w:lsdException w:name="index heading" w:semiHidden="1" w:unhideWhenUsed="1"/>
    <w:lsdException w:name="caption" w:locked="0"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locked="0"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locked="0"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0" w:uiPriority="0"/>
    <w:lsdException w:name="Closing" w:semiHidden="1" w:unhideWhenUsed="1"/>
    <w:lsdException w:name="Signature" w:semiHidden="1" w:unhideWhenUsed="1"/>
    <w:lsdException w:name="Default Paragraph Font" w:locked="0" w:semiHidden="1" w:uiPriority="0" w:unhideWhenUsed="1"/>
    <w:lsdException w:name="Body Text" w:locked="0" w:semiHidden="1" w:uiPriority="0" w:unhideWhenUsed="1" w:qFormat="1"/>
    <w:lsdException w:name="Body Text Indent" w:locked="0"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0" w:uiPriority="0"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locked="0" w:semiHidden="1" w:uiPriority="0" w:unhideWhenUsed="1"/>
    <w:lsdException w:name="HTML Bottom of Form" w:locked="0" w:semiHidden="1" w:uiPriority="0" w:unhideWhenUsed="1"/>
    <w:lsdException w:name="Normal (Web)" w:semiHidden="1" w:unhideWhenUsed="1"/>
    <w:lsdException w:name="HTML Acronym" w:semiHidden="1" w:uiPriority="19" w:unhideWhenUsed="1"/>
    <w:lsdException w:name="HTML Address" w:semiHidden="1" w:uiPriority="19"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locked="0" w:semiHidden="1" w:uiPriority="0" w:unhideWhenUsed="1"/>
    <w:lsdException w:name="annotation subject" w:semiHidden="1" w:unhideWhenUsed="1"/>
    <w:lsdException w:name="No List" w:locked="0" w:semiHidden="1" w:uiPriority="0" w:unhideWhenUsed="1"/>
    <w:lsdException w:name="Outline List 1" w:semiHidden="1" w:uiPriority="0" w:unhideWhenUsed="1"/>
    <w:lsdException w:name="Outline List 2" w:semiHidden="1" w:uiPriority="0" w:unhideWhenUsed="1"/>
    <w:lsdException w:name="Outline List 3" w:semiHidden="1" w:uiPriority="0" w:unhideWhenUsed="1"/>
    <w:lsdException w:name="Table Simple 1" w:semiHidden="1" w:uiPriority="0" w:unhideWhenUsed="1"/>
    <w:lsdException w:name="Table Simple 2" w:semiHidden="1" w:uiPriority="0" w:unhideWhenUsed="1"/>
    <w:lsdException w:name="Table Simple 3" w:semiHidden="1" w:uiPriority="0" w:unhideWhenUsed="1"/>
    <w:lsdException w:name="Table Classic 1" w:semiHidden="1" w:uiPriority="0" w:unhideWhenUsed="1"/>
    <w:lsdException w:name="Table Classic 2" w:semiHidden="1" w:uiPriority="0" w:unhideWhenUsed="1"/>
    <w:lsdException w:name="Table Classic 3" w:semiHidden="1" w:uiPriority="0" w:unhideWhenUsed="1"/>
    <w:lsdException w:name="Table Classic 4" w:semiHidden="1" w:uiPriority="0" w:unhideWhenUsed="1"/>
    <w:lsdException w:name="Table Colorful 1" w:semiHidden="1" w:uiPriority="0" w:unhideWhenUsed="1"/>
    <w:lsdException w:name="Table Colorful 2" w:semiHidden="1" w:uiPriority="0" w:unhideWhenUsed="1"/>
    <w:lsdException w:name="Table Colorful 3" w:semiHidden="1" w:uiPriority="0" w:unhideWhenUsed="1"/>
    <w:lsdException w:name="Table Columns 1" w:semiHidden="1" w:uiPriority="0" w:unhideWhenUsed="1"/>
    <w:lsdException w:name="Table Columns 2" w:semiHidden="1" w:uiPriority="0" w:unhideWhenUsed="1"/>
    <w:lsdException w:name="Table Columns 3" w:semiHidden="1" w:uiPriority="0" w:unhideWhenUsed="1"/>
    <w:lsdException w:name="Table Columns 4" w:semiHidden="1" w:uiPriority="0" w:unhideWhenUsed="1"/>
    <w:lsdException w:name="Table Columns 5" w:semiHidden="1" w:uiPriority="0" w:unhideWhenUsed="1"/>
    <w:lsdException w:name="Table Grid 1" w:semiHidden="1" w:uiPriority="0" w:unhideWhenUsed="1"/>
    <w:lsdException w:name="Table Grid 2" w:semiHidden="1" w:uiPriority="0" w:unhideWhenUsed="1"/>
    <w:lsdException w:name="Table Grid 3" w:semiHidden="1" w:uiPriority="0" w:unhideWhenUsed="1"/>
    <w:lsdException w:name="Table Grid 4" w:semiHidden="1" w:uiPriority="0" w:unhideWhenUsed="1"/>
    <w:lsdException w:name="Table Grid 5" w:semiHidden="1" w:uiPriority="0" w:unhideWhenUsed="1"/>
    <w:lsdException w:name="Table Grid 6" w:semiHidden="1" w:uiPriority="0" w:unhideWhenUsed="1"/>
    <w:lsdException w:name="Table Grid 7" w:semiHidden="1" w:uiPriority="0" w:unhideWhenUsed="1"/>
    <w:lsdException w:name="Table Grid 8" w:semiHidden="1" w:uiPriority="0" w:unhideWhenUsed="1"/>
    <w:lsdException w:name="Table List 1" w:semiHidden="1" w:uiPriority="0" w:unhideWhenUsed="1"/>
    <w:lsdException w:name="Table List 2" w:semiHidden="1" w:uiPriority="0" w:unhideWhenUsed="1"/>
    <w:lsdException w:name="Table List 3" w:semiHidden="1" w:uiPriority="0" w:unhideWhenUsed="1"/>
    <w:lsdException w:name="Table List 4" w:semiHidden="1" w:uiPriority="0" w:unhideWhenUsed="1"/>
    <w:lsdException w:name="Table List 5" w:semiHidden="1" w:uiPriority="0" w:unhideWhenUsed="1"/>
    <w:lsdException w:name="Table List 6" w:semiHidden="1" w:uiPriority="0" w:unhideWhenUsed="1"/>
    <w:lsdException w:name="Table List 7" w:semiHidden="1" w:uiPriority="0" w:unhideWhenUsed="1"/>
    <w:lsdException w:name="Table List 8" w:semiHidden="1" w:uiPriority="0" w:unhideWhenUsed="1"/>
    <w:lsdException w:name="Table 3D effects 1" w:semiHidden="1" w:uiPriority="0" w:unhideWhenUsed="1"/>
    <w:lsdException w:name="Table 3D effects 2" w:semiHidden="1" w:uiPriority="0" w:unhideWhenUsed="1"/>
    <w:lsdException w:name="Table 3D effects 3" w:semiHidden="1" w:uiPriority="0" w:unhideWhenUsed="1"/>
    <w:lsdException w:name="Table Contemporary" w:semiHidden="1" w:uiPriority="0" w:unhideWhenUsed="1"/>
    <w:lsdException w:name="Table Elegant" w:semiHidden="1" w:uiPriority="0" w:unhideWhenUsed="1"/>
    <w:lsdException w:name="Table Professional" w:semiHidden="1" w:uiPriority="0" w:unhideWhenUsed="1"/>
    <w:lsdException w:name="Table Subtle 1" w:semiHidden="1" w:uiPriority="0" w:unhideWhenUsed="1"/>
    <w:lsdException w:name="Table Subtle 2" w:semiHidden="1" w:uiPriority="0" w:unhideWhenUsed="1"/>
    <w:lsdException w:name="Table Web 1" w:semiHidden="1" w:uiPriority="0" w:unhideWhenUsed="1"/>
    <w:lsdException w:name="Table Web 2" w:semiHidden="1" w:uiPriority="0" w:unhideWhenUsed="1"/>
    <w:lsdException w:name="Table Web 3" w:semiHidden="1" w:uiPriority="0" w:unhideWhenUsed="1"/>
    <w:lsdException w:name="Balloon Text" w:locked="0" w:semiHidden="1" w:unhideWhenUsed="1"/>
    <w:lsdException w:name="Table Grid" w:locked="0" w:uiPriority="39" w:qFormat="1"/>
    <w:lsdException w:name="Table Theme" w:semiHidden="1" w:uiPriority="0" w:unhideWhenUsed="1"/>
    <w:lsdException w:name="Placeholder Text" w:semiHidden="1"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Bibliography" w:semiHidden="1" w:uiPriority="37" w:unhideWhenUsed="1"/>
    <w:lsdException w:name="TOC Heading" w:semiHidden="1" w:uiPriority="39" w:unhideWhenUsed="1" w:qFormat="1"/>
    <w:lsdException w:name="Plain Table 1" w:locked="0" w:uiPriority="41"/>
    <w:lsdException w:name="Plain Table 2" w:locked="0" w:uiPriority="42"/>
    <w:lsdException w:name="Plain Table 3" w:locked="0" w:uiPriority="43"/>
    <w:lsdException w:name="Plain Table 4" w:locked="0" w:uiPriority="44"/>
    <w:lsdException w:name="Plain Table 5" w:locked="0" w:uiPriority="45"/>
    <w:lsdException w:name="Grid Table Light" w:locked="0" w:uiPriority="40"/>
    <w:lsdException w:name="Grid Table 1 Light" w:locked="0" w:uiPriority="46"/>
    <w:lsdException w:name="Grid Table 2" w:locked="0" w:uiPriority="47"/>
    <w:lsdException w:name="Grid Table 3" w:locked="0" w:uiPriority="48"/>
    <w:lsdException w:name="Grid Table 4" w:locked="0"/>
    <w:lsdException w:name="Grid Table 5 Dark" w:locked="0" w:uiPriority="50"/>
    <w:lsdException w:name="Grid Table 6 Colorful" w:locked="0" w:uiPriority="51"/>
    <w:lsdException w:name="Grid Table 7 Colorful" w:locked="0" w:uiPriority="52"/>
    <w:lsdException w:name="Grid Table 1 Light Accent 1" w:locked="0" w:uiPriority="46"/>
    <w:lsdException w:name="Grid Table 2 Accent 1" w:locked="0" w:uiPriority="47"/>
    <w:lsdException w:name="Grid Table 3 Accent 1" w:locked="0" w:uiPriority="48"/>
    <w:lsdException w:name="Grid Table 4 Accent 1" w:locked="0"/>
    <w:lsdException w:name="Grid Table 5 Dark Accent 1" w:locked="0" w:uiPriority="50"/>
    <w:lsdException w:name="Grid Table 6 Colorful Accent 1" w:locked="0" w:uiPriority="51"/>
    <w:lsdException w:name="Grid Table 7 Colorful Accent 1" w:locked="0" w:uiPriority="52"/>
    <w:lsdException w:name="Grid Table 1 Light Accent 2" w:locked="0" w:uiPriority="46"/>
    <w:lsdException w:name="Grid Table 2 Accent 2" w:locked="0" w:uiPriority="47"/>
    <w:lsdException w:name="Grid Table 3 Accent 2" w:locked="0" w:uiPriority="48"/>
    <w:lsdException w:name="Grid Table 4 Accent 2" w:locked="0"/>
    <w:lsdException w:name="Grid Table 5 Dark Accent 2" w:locked="0" w:uiPriority="50"/>
    <w:lsdException w:name="Grid Table 6 Colorful Accent 2" w:locked="0" w:uiPriority="51"/>
    <w:lsdException w:name="Grid Table 7 Colorful Accent 2" w:locked="0" w:uiPriority="52"/>
    <w:lsdException w:name="Grid Table 1 Light Accent 3" w:locked="0" w:uiPriority="46"/>
    <w:lsdException w:name="Grid Table 2 Accent 3" w:locked="0" w:uiPriority="47"/>
    <w:lsdException w:name="Grid Table 3 Accent 3" w:locked="0" w:uiPriority="48"/>
    <w:lsdException w:name="Grid Table 4 Accent 3" w:locked="0"/>
    <w:lsdException w:name="Grid Table 5 Dark Accent 3" w:locked="0" w:uiPriority="50"/>
    <w:lsdException w:name="Grid Table 6 Colorful Accent 3" w:locked="0" w:uiPriority="51"/>
    <w:lsdException w:name="Grid Table 7 Colorful Accent 3" w:locked="0" w:uiPriority="52"/>
    <w:lsdException w:name="Grid Table 1 Light Accent 4" w:locked="0" w:uiPriority="46"/>
    <w:lsdException w:name="Grid Table 2 Accent 4" w:locked="0" w:uiPriority="47"/>
    <w:lsdException w:name="Grid Table 3 Accent 4" w:locked="0" w:uiPriority="48"/>
    <w:lsdException w:name="Grid Table 4 Accent 4" w:locked="0"/>
    <w:lsdException w:name="Grid Table 5 Dark Accent 4" w:locked="0" w:uiPriority="50"/>
    <w:lsdException w:name="Grid Table 6 Colorful Accent 4" w:locked="0" w:uiPriority="51"/>
    <w:lsdException w:name="Grid Table 7 Colorful Accent 4" w:locked="0" w:uiPriority="52"/>
    <w:lsdException w:name="Grid Table 1 Light Accent 5" w:locked="0" w:uiPriority="46"/>
    <w:lsdException w:name="Grid Table 2 Accent 5" w:locked="0" w:uiPriority="47"/>
    <w:lsdException w:name="Grid Table 3 Accent 5" w:locked="0" w:uiPriority="48"/>
    <w:lsdException w:name="Grid Table 4 Accent 5" w:locked="0"/>
    <w:lsdException w:name="Grid Table 5 Dark Accent 5" w:locked="0" w:uiPriority="50"/>
    <w:lsdException w:name="Grid Table 6 Colorful Accent 5" w:locked="0" w:uiPriority="51"/>
    <w:lsdException w:name="Grid Table 7 Colorful Accent 5" w:locked="0" w:uiPriority="52"/>
    <w:lsdException w:name="Grid Table 1 Light Accent 6" w:locked="0" w:uiPriority="46"/>
    <w:lsdException w:name="Grid Table 2 Accent 6" w:locked="0" w:uiPriority="47"/>
    <w:lsdException w:name="Grid Table 3 Accent 6" w:locked="0" w:uiPriority="48"/>
    <w:lsdException w:name="Grid Table 4 Accent 6" w:locked="0"/>
    <w:lsdException w:name="Grid Table 5 Dark Accent 6" w:locked="0" w:uiPriority="50"/>
    <w:lsdException w:name="Grid Table 6 Colorful Accent 6" w:locked="0" w:uiPriority="51"/>
    <w:lsdException w:name="Grid Table 7 Colorful Accent 6" w:locked="0" w:uiPriority="52"/>
    <w:lsdException w:name="List Table 1 Light" w:locked="0" w:uiPriority="46"/>
    <w:lsdException w:name="List Table 2" w:locked="0" w:uiPriority="47"/>
    <w:lsdException w:name="List Table 3" w:locked="0" w:uiPriority="48"/>
    <w:lsdException w:name="List Table 4" w:locked="0"/>
    <w:lsdException w:name="List Table 5 Dark" w:locked="0" w:uiPriority="50"/>
    <w:lsdException w:name="List Table 6 Colorful" w:locked="0" w:uiPriority="51"/>
    <w:lsdException w:name="List Table 7 Colorful" w:locked="0" w:uiPriority="52"/>
    <w:lsdException w:name="List Table 1 Light Accent 1" w:locked="0" w:uiPriority="46"/>
    <w:lsdException w:name="List Table 2 Accent 1" w:locked="0" w:uiPriority="47"/>
    <w:lsdException w:name="List Table 3 Accent 1" w:locked="0" w:uiPriority="48"/>
    <w:lsdException w:name="List Table 4 Accent 1" w:locked="0"/>
    <w:lsdException w:name="List Table 5 Dark Accent 1" w:locked="0" w:uiPriority="50"/>
    <w:lsdException w:name="List Table 6 Colorful Accent 1" w:locked="0" w:uiPriority="51"/>
    <w:lsdException w:name="List Table 7 Colorful Accent 1" w:locked="0" w:uiPriority="52"/>
    <w:lsdException w:name="List Table 1 Light Accent 2" w:locked="0" w:uiPriority="46"/>
    <w:lsdException w:name="List Table 2 Accent 2" w:locked="0" w:uiPriority="47"/>
    <w:lsdException w:name="List Table 3 Accent 2" w:locked="0" w:uiPriority="48"/>
    <w:lsdException w:name="List Table 4 Accent 2" w:locked="0"/>
    <w:lsdException w:name="List Table 5 Dark Accent 2" w:locked="0" w:uiPriority="50"/>
    <w:lsdException w:name="List Table 6 Colorful Accent 2" w:locked="0" w:uiPriority="51"/>
    <w:lsdException w:name="List Table 7 Colorful Accent 2" w:locked="0" w:uiPriority="52"/>
    <w:lsdException w:name="List Table 1 Light Accent 3" w:locked="0" w:uiPriority="46"/>
    <w:lsdException w:name="List Table 2 Accent 3" w:locked="0" w:uiPriority="47"/>
    <w:lsdException w:name="List Table 3 Accent 3" w:locked="0" w:uiPriority="48"/>
    <w:lsdException w:name="List Table 4 Accent 3" w:locked="0"/>
    <w:lsdException w:name="List Table 5 Dark Accent 3" w:locked="0" w:uiPriority="50"/>
    <w:lsdException w:name="List Table 6 Colorful Accent 3" w:locked="0" w:uiPriority="51"/>
    <w:lsdException w:name="List Table 7 Colorful Accent 3" w:locked="0" w:uiPriority="52"/>
    <w:lsdException w:name="List Table 1 Light Accent 4" w:locked="0" w:uiPriority="46"/>
    <w:lsdException w:name="List Table 2 Accent 4" w:locked="0" w:uiPriority="47"/>
    <w:lsdException w:name="List Table 3 Accent 4" w:locked="0" w:uiPriority="48"/>
    <w:lsdException w:name="List Table 4 Accent 4" w:locked="0"/>
    <w:lsdException w:name="List Table 5 Dark Accent 4" w:locked="0" w:uiPriority="50"/>
    <w:lsdException w:name="List Table 6 Colorful Accent 4" w:locked="0" w:uiPriority="51"/>
    <w:lsdException w:name="List Table 7 Colorful Accent 4" w:locked="0" w:uiPriority="52"/>
    <w:lsdException w:name="List Table 1 Light Accent 5" w:locked="0" w:uiPriority="46"/>
    <w:lsdException w:name="List Table 2 Accent 5" w:locked="0" w:uiPriority="47"/>
    <w:lsdException w:name="List Table 3 Accent 5" w:locked="0" w:uiPriority="48"/>
    <w:lsdException w:name="List Table 4 Accent 5" w:locked="0"/>
    <w:lsdException w:name="List Table 5 Dark Accent 5" w:locked="0" w:uiPriority="50"/>
    <w:lsdException w:name="List Table 6 Colorful Accent 5" w:locked="0" w:uiPriority="51"/>
    <w:lsdException w:name="List Table 7 Colorful Accent 5" w:locked="0" w:uiPriority="52"/>
    <w:lsdException w:name="List Table 1 Light Accent 6" w:locked="0" w:uiPriority="46"/>
    <w:lsdException w:name="List Table 2 Accent 6" w:locked="0" w:uiPriority="47"/>
    <w:lsdException w:name="List Table 3 Accent 6" w:locked="0" w:uiPriority="48"/>
    <w:lsdException w:name="List Table 4 Accent 6" w:locked="0"/>
    <w:lsdException w:name="List Table 5 Dark Accent 6" w:locked="0" w:uiPriority="50"/>
    <w:lsdException w:name="List Table 6 Colorful Accent 6" w:locked="0" w:uiPriority="51"/>
    <w:lsdException w:name="List Table 7 Colorful Accent 6" w:locked="0" w:uiPriority="52"/>
    <w:lsdException w:name="Mention" w:locked="0" w:semiHidden="1" w:uiPriority="99" w:unhideWhenUsed="1"/>
    <w:lsdException w:name="Smart Hyperlink" w:locked="0" w:semiHidden="1" w:uiPriority="99" w:unhideWhenUsed="1"/>
    <w:lsdException w:name="Hashtag" w:locked="0" w:semiHidden="1" w:uiPriority="99" w:unhideWhenUsed="1"/>
    <w:lsdException w:name="Unresolved Mention" w:locked="0" w:semiHidden="1" w:uiPriority="99" w:unhideWhenUsed="1"/>
    <w:lsdException w:name="Smart Link" w:locked="0" w:semiHidden="1" w:uiPriority="99" w:unhideWhenUsed="1"/>
  </w:latentStyles>
  <w:style w:type="paragraph" w:default="1" w:styleId="Normal">
    <w:name w:val="Normal"/>
    <w:uiPriority w:val="49"/>
    <w:rsid w:val="00CF7AF3"/>
    <w:pPr>
      <w:overflowPunct w:val="0"/>
      <w:autoSpaceDE w:val="0"/>
      <w:autoSpaceDN w:val="0"/>
      <w:adjustRightInd w:val="0"/>
      <w:textAlignment w:val="baseline"/>
    </w:pPr>
    <w:rPr>
      <w:sz w:val="22"/>
      <w:lang w:eastAsia="en-US"/>
    </w:rPr>
  </w:style>
  <w:style w:type="paragraph" w:styleId="Heading1">
    <w:name w:val="heading 1"/>
    <w:aliases w:val="Paper title"/>
    <w:next w:val="Subtitle"/>
    <w:uiPriority w:val="4"/>
    <w:qFormat/>
    <w:rsid w:val="00EE29B9"/>
    <w:pPr>
      <w:spacing w:line="280" w:lineRule="atLeast"/>
      <w:ind w:left="567" w:right="567"/>
      <w:outlineLvl w:val="0"/>
    </w:pPr>
    <w:rPr>
      <w:rFonts w:ascii="Times New Roman Bold" w:hAnsi="Times New Roman Bold"/>
      <w:b/>
      <w:caps/>
      <w:sz w:val="24"/>
      <w:lang w:val="en-US" w:eastAsia="en-US"/>
    </w:rPr>
  </w:style>
  <w:style w:type="paragraph" w:styleId="Heading2">
    <w:name w:val="heading 2"/>
    <w:aliases w:val="1st level paper heading"/>
    <w:next w:val="BodyText"/>
    <w:uiPriority w:val="4"/>
    <w:qFormat/>
    <w:rsid w:val="00EE0041"/>
    <w:pPr>
      <w:widowControl w:val="0"/>
      <w:numPr>
        <w:ilvl w:val="1"/>
        <w:numId w:val="12"/>
      </w:numPr>
      <w:spacing w:before="100" w:beforeAutospacing="1" w:after="100" w:afterAutospacing="1" w:line="280" w:lineRule="atLeast"/>
      <w:outlineLvl w:val="1"/>
    </w:pPr>
    <w:rPr>
      <w:caps/>
      <w:lang w:eastAsia="en-US"/>
    </w:rPr>
  </w:style>
  <w:style w:type="paragraph" w:styleId="Heading3">
    <w:name w:val="heading 3"/>
    <w:aliases w:val="2nd level paper heading"/>
    <w:next w:val="BodyText"/>
    <w:uiPriority w:val="4"/>
    <w:qFormat/>
    <w:rsid w:val="00897ED5"/>
    <w:pPr>
      <w:widowControl w:val="0"/>
      <w:numPr>
        <w:ilvl w:val="2"/>
        <w:numId w:val="12"/>
      </w:numPr>
      <w:spacing w:before="240" w:after="240" w:line="240" w:lineRule="exact"/>
      <w:outlineLvl w:val="2"/>
    </w:pPr>
    <w:rPr>
      <w:b/>
      <w:lang w:eastAsia="en-US"/>
    </w:rPr>
  </w:style>
  <w:style w:type="paragraph" w:styleId="Heading4">
    <w:name w:val="heading 4"/>
    <w:aliases w:val="3rd level paper heading"/>
    <w:basedOn w:val="Normal"/>
    <w:next w:val="BodyText"/>
    <w:uiPriority w:val="4"/>
    <w:qFormat/>
    <w:rsid w:val="00897ED5"/>
    <w:pPr>
      <w:widowControl w:val="0"/>
      <w:numPr>
        <w:ilvl w:val="3"/>
        <w:numId w:val="12"/>
      </w:numPr>
      <w:spacing w:before="100" w:beforeAutospacing="1" w:after="100" w:afterAutospacing="1" w:line="240" w:lineRule="atLeast"/>
      <w:outlineLvl w:val="3"/>
    </w:pPr>
    <w:rPr>
      <w:i/>
      <w:sz w:val="20"/>
      <w:lang w:val="en-US"/>
    </w:rPr>
  </w:style>
  <w:style w:type="paragraph" w:styleId="Heading5">
    <w:name w:val="heading 5"/>
    <w:basedOn w:val="Normal"/>
    <w:next w:val="Normal"/>
    <w:uiPriority w:val="19"/>
    <w:locked/>
    <w:rsid w:val="00177594"/>
    <w:pPr>
      <w:overflowPunct/>
      <w:autoSpaceDE/>
      <w:autoSpaceDN/>
      <w:adjustRightInd/>
      <w:spacing w:before="240" w:after="60"/>
      <w:textAlignment w:val="auto"/>
      <w:outlineLvl w:val="4"/>
    </w:pPr>
    <w:rPr>
      <w:b/>
      <w:bCs/>
      <w:i/>
      <w:iCs/>
      <w:sz w:val="26"/>
      <w:szCs w:val="26"/>
      <w:lang w:val="en-US"/>
    </w:rPr>
  </w:style>
  <w:style w:type="paragraph" w:styleId="Heading6">
    <w:name w:val="heading 6"/>
    <w:basedOn w:val="Normal"/>
    <w:next w:val="Normal"/>
    <w:uiPriority w:val="19"/>
    <w:locked/>
    <w:rsid w:val="00177594"/>
    <w:pPr>
      <w:overflowPunct/>
      <w:autoSpaceDE/>
      <w:autoSpaceDN/>
      <w:adjustRightInd/>
      <w:spacing w:before="240" w:after="60"/>
      <w:textAlignment w:val="auto"/>
      <w:outlineLvl w:val="5"/>
    </w:pPr>
    <w:rPr>
      <w:b/>
      <w:bCs/>
      <w:szCs w:val="22"/>
      <w:lang w:val="en-US"/>
    </w:rPr>
  </w:style>
  <w:style w:type="paragraph" w:styleId="Heading7">
    <w:name w:val="heading 7"/>
    <w:basedOn w:val="Normal"/>
    <w:next w:val="Normal"/>
    <w:uiPriority w:val="19"/>
    <w:locked/>
    <w:rsid w:val="00177594"/>
    <w:pPr>
      <w:overflowPunct/>
      <w:autoSpaceDE/>
      <w:autoSpaceDN/>
      <w:adjustRightInd/>
      <w:spacing w:before="240" w:after="60"/>
      <w:textAlignment w:val="auto"/>
      <w:outlineLvl w:val="6"/>
    </w:pPr>
    <w:rPr>
      <w:szCs w:val="24"/>
      <w:lang w:val="en-US"/>
    </w:rPr>
  </w:style>
  <w:style w:type="paragraph" w:styleId="Heading8">
    <w:name w:val="heading 8"/>
    <w:basedOn w:val="Normal"/>
    <w:next w:val="Normal"/>
    <w:uiPriority w:val="19"/>
    <w:locked/>
    <w:rsid w:val="00177594"/>
    <w:pPr>
      <w:overflowPunct/>
      <w:autoSpaceDE/>
      <w:autoSpaceDN/>
      <w:adjustRightInd/>
      <w:spacing w:before="240" w:after="60"/>
      <w:textAlignment w:val="auto"/>
      <w:outlineLvl w:val="7"/>
    </w:pPr>
    <w:rPr>
      <w:i/>
      <w:iCs/>
      <w:szCs w:val="24"/>
      <w:lang w:val="en-US"/>
    </w:rPr>
  </w:style>
  <w:style w:type="paragraph" w:styleId="Heading9">
    <w:name w:val="heading 9"/>
    <w:basedOn w:val="Normal"/>
    <w:next w:val="Normal"/>
    <w:uiPriority w:val="19"/>
    <w:locked/>
    <w:rsid w:val="00177594"/>
    <w:pPr>
      <w:overflowPunct/>
      <w:autoSpaceDE/>
      <w:autoSpaceDN/>
      <w:adjustRightInd/>
      <w:spacing w:before="240" w:after="60"/>
      <w:textAlignment w:val="auto"/>
      <w:outlineLvl w:val="8"/>
    </w:pPr>
    <w:rPr>
      <w:rFonts w:ascii="Arial" w:hAnsi="Arial" w:cs="Arial"/>
      <w:szCs w:val="2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link w:val="BodyTextChar"/>
    <w:qFormat/>
    <w:rsid w:val="00647F33"/>
    <w:pPr>
      <w:spacing w:line="260" w:lineRule="atLeast"/>
      <w:ind w:firstLine="567"/>
      <w:contextualSpacing/>
      <w:jc w:val="both"/>
    </w:pPr>
    <w:rPr>
      <w:lang w:eastAsia="en-US"/>
    </w:rPr>
  </w:style>
  <w:style w:type="paragraph" w:styleId="BodyTextIndent">
    <w:name w:val="Body Text Indent"/>
    <w:basedOn w:val="BodyText"/>
    <w:uiPriority w:val="49"/>
    <w:locked/>
    <w:rsid w:val="00177594"/>
    <w:pPr>
      <w:ind w:left="1134" w:hanging="675"/>
    </w:pPr>
  </w:style>
  <w:style w:type="paragraph" w:customStyle="1" w:styleId="BodyTextMultiline">
    <w:name w:val="Body Text Multiline"/>
    <w:basedOn w:val="BodyText"/>
    <w:locked/>
    <w:rsid w:val="00177594"/>
    <w:pPr>
      <w:numPr>
        <w:numId w:val="1"/>
      </w:numPr>
    </w:pPr>
  </w:style>
  <w:style w:type="paragraph" w:customStyle="1" w:styleId="BodyTextSummary">
    <w:name w:val="Body Text Summary"/>
    <w:uiPriority w:val="49"/>
    <w:locked/>
    <w:rsid w:val="00177594"/>
    <w:pPr>
      <w:numPr>
        <w:numId w:val="2"/>
      </w:numPr>
      <w:tabs>
        <w:tab w:val="clear" w:pos="720"/>
      </w:tabs>
      <w:spacing w:after="170" w:line="280" w:lineRule="atLeast"/>
      <w:ind w:left="572" w:hanging="459"/>
      <w:jc w:val="both"/>
    </w:pPr>
    <w:rPr>
      <w:sz w:val="22"/>
      <w:szCs w:val="22"/>
      <w:lang w:eastAsia="en-US"/>
    </w:rPr>
  </w:style>
  <w:style w:type="paragraph" w:styleId="Caption">
    <w:name w:val="caption"/>
    <w:aliases w:val="Table,Caption Char1,Caption Char Char,Char Char Char,Char Char1, Char Char Char, Char Char1"/>
    <w:next w:val="Normal"/>
    <w:link w:val="CaptionChar"/>
    <w:uiPriority w:val="35"/>
    <w:qFormat/>
    <w:rsid w:val="00177594"/>
    <w:pPr>
      <w:spacing w:after="85"/>
    </w:pPr>
    <w:rPr>
      <w:bCs/>
      <w:sz w:val="18"/>
      <w:lang w:val="en-US" w:eastAsia="en-US"/>
    </w:rPr>
  </w:style>
  <w:style w:type="paragraph" w:styleId="Footer">
    <w:name w:val="footer"/>
    <w:basedOn w:val="Normal"/>
    <w:link w:val="FooterChar"/>
    <w:uiPriority w:val="99"/>
    <w:locked/>
    <w:rsid w:val="00177594"/>
    <w:pPr>
      <w:overflowPunct/>
      <w:autoSpaceDE/>
      <w:autoSpaceDN/>
      <w:adjustRightInd/>
      <w:textAlignment w:val="auto"/>
    </w:pPr>
    <w:rPr>
      <w:sz w:val="2"/>
      <w:lang w:val="en-US"/>
    </w:rPr>
  </w:style>
  <w:style w:type="paragraph" w:styleId="FootnoteText">
    <w:name w:val="footnote text"/>
    <w:semiHidden/>
    <w:locked/>
    <w:rsid w:val="00177594"/>
    <w:pPr>
      <w:tabs>
        <w:tab w:val="left" w:pos="459"/>
      </w:tabs>
      <w:spacing w:before="142"/>
      <w:ind w:left="459"/>
      <w:jc w:val="both"/>
    </w:pPr>
    <w:rPr>
      <w:sz w:val="18"/>
      <w:lang w:eastAsia="en-US"/>
    </w:rPr>
  </w:style>
  <w:style w:type="paragraph" w:styleId="Header">
    <w:name w:val="header"/>
    <w:next w:val="BodyText"/>
    <w:uiPriority w:val="49"/>
    <w:locked/>
    <w:rsid w:val="00177594"/>
    <w:pPr>
      <w:spacing w:after="85"/>
    </w:pPr>
    <w:rPr>
      <w:sz w:val="18"/>
      <w:lang w:val="en-US" w:eastAsia="en-US"/>
    </w:rPr>
  </w:style>
  <w:style w:type="paragraph" w:customStyle="1" w:styleId="ListBulleted">
    <w:name w:val="List Bulleted"/>
    <w:uiPriority w:val="7"/>
    <w:qFormat/>
    <w:locked/>
    <w:rsid w:val="00177594"/>
    <w:pPr>
      <w:numPr>
        <w:numId w:val="6"/>
      </w:numPr>
      <w:tabs>
        <w:tab w:val="clear" w:pos="1179"/>
        <w:tab w:val="left" w:pos="919"/>
      </w:tabs>
      <w:ind w:left="918" w:right="1134" w:hanging="459"/>
      <w:jc w:val="both"/>
    </w:pPr>
    <w:rPr>
      <w:sz w:val="22"/>
      <w:lang w:eastAsia="en-US"/>
    </w:rPr>
  </w:style>
  <w:style w:type="paragraph" w:customStyle="1" w:styleId="ListEmdash">
    <w:name w:val="List Emdash"/>
    <w:basedOn w:val="BodyText"/>
    <w:uiPriority w:val="6"/>
    <w:qFormat/>
    <w:rsid w:val="00717C6F"/>
    <w:pPr>
      <w:numPr>
        <w:numId w:val="20"/>
      </w:numPr>
      <w:ind w:left="709"/>
    </w:pPr>
  </w:style>
  <w:style w:type="paragraph" w:customStyle="1" w:styleId="ListNumbered">
    <w:name w:val="List Numbered"/>
    <w:basedOn w:val="BodyText"/>
    <w:uiPriority w:val="5"/>
    <w:qFormat/>
    <w:locked/>
    <w:rsid w:val="00717C6F"/>
    <w:pPr>
      <w:numPr>
        <w:numId w:val="22"/>
      </w:numPr>
    </w:pPr>
  </w:style>
  <w:style w:type="paragraph" w:styleId="Title">
    <w:name w:val="Title"/>
    <w:uiPriority w:val="2"/>
    <w:locked/>
    <w:rsid w:val="00177594"/>
    <w:pPr>
      <w:widowControl w:val="0"/>
      <w:spacing w:line="440" w:lineRule="exact"/>
      <w:jc w:val="center"/>
      <w:outlineLvl w:val="0"/>
    </w:pPr>
    <w:rPr>
      <w:rFonts w:ascii="Arial" w:hAnsi="Arial" w:cs="Arial"/>
      <w:bCs/>
      <w:sz w:val="42"/>
      <w:szCs w:val="32"/>
      <w:lang w:eastAsia="en-US"/>
    </w:rPr>
  </w:style>
  <w:style w:type="paragraph" w:customStyle="1" w:styleId="zyxConfid2Red">
    <w:name w:val="zyxConfid2Red"/>
    <w:basedOn w:val="Normal"/>
    <w:uiPriority w:val="49"/>
    <w:locked/>
    <w:rsid w:val="00177594"/>
    <w:pPr>
      <w:spacing w:after="20" w:line="220" w:lineRule="exact"/>
      <w:jc w:val="right"/>
    </w:pPr>
    <w:rPr>
      <w:rFonts w:ascii="Arial" w:hAnsi="Arial" w:cs="Arial"/>
      <w:color w:val="FF0000"/>
    </w:rPr>
  </w:style>
  <w:style w:type="paragraph" w:customStyle="1" w:styleId="zyxConfidRed">
    <w:name w:val="zyxConfidRed"/>
    <w:uiPriority w:val="49"/>
    <w:locked/>
    <w:rsid w:val="00177594"/>
    <w:pPr>
      <w:widowControl w:val="0"/>
      <w:spacing w:before="80"/>
      <w:jc w:val="right"/>
    </w:pPr>
    <w:rPr>
      <w:rFonts w:ascii="Arial" w:hAnsi="Arial"/>
      <w:b/>
      <w:caps/>
      <w:color w:val="FF0000"/>
      <w:sz w:val="40"/>
      <w:lang w:eastAsia="en-US"/>
    </w:rPr>
  </w:style>
  <w:style w:type="paragraph" w:customStyle="1" w:styleId="zyxConfidBlack">
    <w:name w:val="zyxConfidBlack"/>
    <w:basedOn w:val="zyxConfidRed"/>
    <w:uiPriority w:val="49"/>
    <w:locked/>
    <w:rsid w:val="00177594"/>
    <w:pPr>
      <w:framePr w:wrap="auto" w:vAnchor="page" w:hAnchor="page" w:x="1333" w:y="228"/>
      <w:widowControl/>
      <w:overflowPunct w:val="0"/>
      <w:autoSpaceDE w:val="0"/>
      <w:autoSpaceDN w:val="0"/>
      <w:adjustRightInd w:val="0"/>
      <w:suppressOverlap/>
      <w:textAlignment w:val="baseline"/>
    </w:pPr>
    <w:rPr>
      <w:rFonts w:cs="Arial"/>
      <w:bCs/>
      <w:color w:val="000000"/>
    </w:rPr>
  </w:style>
  <w:style w:type="paragraph" w:customStyle="1" w:styleId="zyxDistribution">
    <w:name w:val="zyxDistribution"/>
    <w:basedOn w:val="Normal"/>
    <w:uiPriority w:val="49"/>
    <w:locked/>
    <w:rsid w:val="00177594"/>
    <w:pPr>
      <w:framePr w:wrap="around" w:vAnchor="page" w:hAnchor="page" w:x="1390" w:y="15707"/>
      <w:widowControl w:val="0"/>
      <w:overflowPunct/>
      <w:autoSpaceDE/>
      <w:autoSpaceDN/>
      <w:adjustRightInd/>
      <w:spacing w:before="240" w:after="20"/>
      <w:ind w:left="142"/>
      <w:suppressOverlap/>
      <w:textAlignment w:val="auto"/>
    </w:pPr>
    <w:rPr>
      <w:rFonts w:ascii="Arial" w:hAnsi="Arial"/>
      <w:b/>
    </w:rPr>
  </w:style>
  <w:style w:type="paragraph" w:customStyle="1" w:styleId="zyxPrePrint">
    <w:name w:val="zyxPrePrint"/>
    <w:uiPriority w:val="49"/>
    <w:locked/>
    <w:rsid w:val="00177594"/>
    <w:pPr>
      <w:spacing w:after="60" w:line="280" w:lineRule="exact"/>
      <w:ind w:left="113"/>
    </w:pPr>
    <w:rPr>
      <w:sz w:val="22"/>
      <w:lang w:eastAsia="en-US"/>
    </w:rPr>
  </w:style>
  <w:style w:type="paragraph" w:customStyle="1" w:styleId="zyxFillIn">
    <w:name w:val="zyxFill_In"/>
    <w:basedOn w:val="zyxPrePrint"/>
    <w:uiPriority w:val="49"/>
    <w:locked/>
    <w:rsid w:val="00177594"/>
    <w:rPr>
      <w:b/>
    </w:rPr>
  </w:style>
  <w:style w:type="paragraph" w:customStyle="1" w:styleId="zyxLogo">
    <w:name w:val="zyxLogo"/>
    <w:basedOn w:val="Normal"/>
    <w:uiPriority w:val="49"/>
    <w:locked/>
    <w:rsid w:val="00177594"/>
    <w:pPr>
      <w:keepNext/>
      <w:spacing w:after="10"/>
    </w:pPr>
    <w:rPr>
      <w:rFonts w:ascii="Arial" w:hAnsi="Arial"/>
      <w:b/>
      <w:sz w:val="13"/>
    </w:rPr>
  </w:style>
  <w:style w:type="paragraph" w:customStyle="1" w:styleId="zyxP1Footer">
    <w:name w:val="zyxP1_Footer"/>
    <w:basedOn w:val="Normal"/>
    <w:uiPriority w:val="49"/>
    <w:locked/>
    <w:rsid w:val="00177594"/>
    <w:pPr>
      <w:widowControl w:val="0"/>
      <w:spacing w:line="160" w:lineRule="exact"/>
      <w:ind w:left="108"/>
    </w:pPr>
    <w:rPr>
      <w:sz w:val="14"/>
    </w:rPr>
  </w:style>
  <w:style w:type="paragraph" w:customStyle="1" w:styleId="zyxSensitivity">
    <w:name w:val="zyxSensitivity"/>
    <w:basedOn w:val="Normal"/>
    <w:uiPriority w:val="49"/>
    <w:locked/>
    <w:rsid w:val="00177594"/>
    <w:pPr>
      <w:framePr w:wrap="around" w:vAnchor="page" w:hAnchor="page" w:x="1390" w:y="15707"/>
      <w:widowControl w:val="0"/>
      <w:overflowPunct/>
      <w:autoSpaceDE/>
      <w:autoSpaceDN/>
      <w:adjustRightInd/>
      <w:spacing w:line="220" w:lineRule="exact"/>
      <w:ind w:left="142"/>
      <w:suppressOverlap/>
      <w:textAlignment w:val="auto"/>
    </w:pPr>
    <w:rPr>
      <w:rFonts w:ascii="Arial" w:hAnsi="Arial"/>
      <w:b/>
    </w:rPr>
  </w:style>
  <w:style w:type="paragraph" w:customStyle="1" w:styleId="zyxTitle">
    <w:name w:val="zyxTitle"/>
    <w:basedOn w:val="Normal"/>
    <w:uiPriority w:val="49"/>
    <w:locked/>
    <w:rsid w:val="00177594"/>
    <w:pPr>
      <w:keepNext/>
      <w:spacing w:line="420" w:lineRule="exact"/>
    </w:pPr>
    <w:rPr>
      <w:rFonts w:ascii="Arial" w:hAnsi="Arial"/>
      <w:sz w:val="40"/>
    </w:rPr>
  </w:style>
  <w:style w:type="character" w:styleId="FootnoteReference">
    <w:name w:val="footnote reference"/>
    <w:basedOn w:val="DefaultParagraphFont"/>
    <w:semiHidden/>
    <w:locked/>
    <w:rsid w:val="00177594"/>
    <w:rPr>
      <w:vertAlign w:val="superscript"/>
    </w:rPr>
  </w:style>
  <w:style w:type="paragraph" w:styleId="Subtitle">
    <w:name w:val="Subtitle"/>
    <w:next w:val="BodyText"/>
    <w:uiPriority w:val="3"/>
    <w:qFormat/>
    <w:rsid w:val="00B82FA5"/>
    <w:pPr>
      <w:spacing w:after="100" w:afterAutospacing="1" w:line="280" w:lineRule="atLeast"/>
      <w:ind w:left="567" w:right="567"/>
      <w:contextualSpacing/>
    </w:pPr>
    <w:rPr>
      <w:rFonts w:cs="Arial"/>
      <w:b/>
      <w:i/>
      <w:sz w:val="24"/>
      <w:szCs w:val="24"/>
      <w:lang w:val="en-US" w:eastAsia="en-US"/>
    </w:rPr>
  </w:style>
  <w:style w:type="paragraph" w:customStyle="1" w:styleId="AgendaList">
    <w:name w:val="Agenda List"/>
    <w:uiPriority w:val="49"/>
    <w:locked/>
    <w:rsid w:val="00177594"/>
    <w:pPr>
      <w:numPr>
        <w:numId w:val="9"/>
      </w:numPr>
      <w:tabs>
        <w:tab w:val="clear" w:pos="459"/>
        <w:tab w:val="left" w:pos="919"/>
      </w:tabs>
      <w:spacing w:after="240" w:line="240" w:lineRule="exact"/>
      <w:ind w:left="918"/>
      <w:jc w:val="both"/>
    </w:pPr>
    <w:rPr>
      <w:sz w:val="22"/>
      <w:lang w:eastAsia="en-US"/>
    </w:rPr>
  </w:style>
  <w:style w:type="paragraph" w:customStyle="1" w:styleId="zyxClassification1">
    <w:name w:val="zyxClassification1"/>
    <w:basedOn w:val="BodyText"/>
    <w:uiPriority w:val="49"/>
    <w:locked/>
    <w:rsid w:val="00177594"/>
    <w:pPr>
      <w:spacing w:line="280" w:lineRule="exact"/>
      <w:jc w:val="right"/>
    </w:pPr>
    <w:rPr>
      <w:rFonts w:ascii="Arial" w:hAnsi="Arial" w:cs="Arial"/>
      <w:b/>
      <w:bCs/>
      <w:caps/>
      <w:sz w:val="24"/>
    </w:rPr>
  </w:style>
  <w:style w:type="paragraph" w:customStyle="1" w:styleId="zyxClassification2">
    <w:name w:val="zyxClassification2"/>
    <w:basedOn w:val="Footer"/>
    <w:uiPriority w:val="49"/>
    <w:locked/>
    <w:rsid w:val="00177594"/>
    <w:pPr>
      <w:tabs>
        <w:tab w:val="center" w:pos="4320"/>
        <w:tab w:val="right" w:pos="8640"/>
      </w:tabs>
      <w:overflowPunct w:val="0"/>
      <w:autoSpaceDE w:val="0"/>
      <w:autoSpaceDN w:val="0"/>
      <w:adjustRightInd w:val="0"/>
      <w:ind w:firstLine="567"/>
      <w:jc w:val="right"/>
      <w:textAlignment w:val="baseline"/>
    </w:pPr>
    <w:rPr>
      <w:rFonts w:ascii="Arial" w:hAnsi="Arial" w:cs="Arial"/>
      <w:sz w:val="16"/>
      <w:lang w:val="en-GB"/>
    </w:rPr>
  </w:style>
  <w:style w:type="character" w:customStyle="1" w:styleId="FooterChar">
    <w:name w:val="Footer Char"/>
    <w:basedOn w:val="DefaultParagraphFont"/>
    <w:link w:val="Footer"/>
    <w:uiPriority w:val="99"/>
    <w:rsid w:val="00037321"/>
    <w:rPr>
      <w:sz w:val="2"/>
      <w:lang w:val="en-US" w:eastAsia="en-US"/>
    </w:rPr>
  </w:style>
  <w:style w:type="paragraph" w:customStyle="1" w:styleId="Runninghead">
    <w:name w:val="Running head"/>
    <w:basedOn w:val="Normal"/>
    <w:link w:val="RunningheadChar"/>
    <w:uiPriority w:val="49"/>
    <w:qFormat/>
    <w:rsid w:val="00B82FA5"/>
    <w:pPr>
      <w:jc w:val="center"/>
    </w:pPr>
    <w:rPr>
      <w:b/>
      <w:sz w:val="16"/>
      <w:szCs w:val="16"/>
    </w:rPr>
  </w:style>
  <w:style w:type="paragraph" w:customStyle="1" w:styleId="Authornameandaffiliation">
    <w:name w:val="Author name and affiliation"/>
    <w:link w:val="AuthornameandaffiliationChar"/>
    <w:uiPriority w:val="49"/>
    <w:qFormat/>
    <w:rsid w:val="00647F33"/>
    <w:pPr>
      <w:ind w:left="567"/>
      <w:contextualSpacing/>
    </w:pPr>
    <w:rPr>
      <w:lang w:val="en-US" w:eastAsia="en-US"/>
    </w:rPr>
  </w:style>
  <w:style w:type="character" w:customStyle="1" w:styleId="RunningheadChar">
    <w:name w:val="Running head Char"/>
    <w:basedOn w:val="DefaultParagraphFont"/>
    <w:link w:val="Runninghead"/>
    <w:uiPriority w:val="49"/>
    <w:rsid w:val="00B82FA5"/>
    <w:rPr>
      <w:b/>
      <w:sz w:val="16"/>
      <w:szCs w:val="16"/>
      <w:lang w:eastAsia="en-US"/>
    </w:rPr>
  </w:style>
  <w:style w:type="paragraph" w:customStyle="1" w:styleId="Abstracttext">
    <w:name w:val="Abstract text"/>
    <w:basedOn w:val="Authornameandaffiliation"/>
    <w:link w:val="AbstracttextChar"/>
    <w:uiPriority w:val="49"/>
    <w:qFormat/>
    <w:rsid w:val="00BD605C"/>
    <w:pPr>
      <w:spacing w:line="240" w:lineRule="atLeast"/>
      <w:ind w:left="0" w:firstLine="567"/>
    </w:pPr>
    <w:rPr>
      <w:sz w:val="18"/>
    </w:rPr>
  </w:style>
  <w:style w:type="character" w:customStyle="1" w:styleId="BodyTextChar">
    <w:name w:val="Body Text Char"/>
    <w:basedOn w:val="DefaultParagraphFont"/>
    <w:link w:val="BodyText"/>
    <w:rsid w:val="00647F33"/>
    <w:rPr>
      <w:lang w:eastAsia="en-US"/>
    </w:rPr>
  </w:style>
  <w:style w:type="character" w:customStyle="1" w:styleId="AuthornameandaffiliationChar">
    <w:name w:val="Author name and affiliation Char"/>
    <w:basedOn w:val="BodyTextChar"/>
    <w:link w:val="Authornameandaffiliation"/>
    <w:uiPriority w:val="49"/>
    <w:rsid w:val="00647F33"/>
    <w:rPr>
      <w:lang w:val="en-US" w:eastAsia="en-US"/>
    </w:rPr>
  </w:style>
  <w:style w:type="table" w:styleId="TableGrid">
    <w:name w:val="Table Grid"/>
    <w:basedOn w:val="TableNormal"/>
    <w:uiPriority w:val="39"/>
    <w:qFormat/>
    <w:locked/>
    <w:rsid w:val="00472C4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bstracttextChar">
    <w:name w:val="Abstract text Char"/>
    <w:basedOn w:val="AuthornameandaffiliationChar"/>
    <w:link w:val="Abstracttext"/>
    <w:uiPriority w:val="49"/>
    <w:rsid w:val="00BD605C"/>
    <w:rPr>
      <w:sz w:val="18"/>
      <w:lang w:val="en-US" w:eastAsia="en-US"/>
    </w:rPr>
  </w:style>
  <w:style w:type="paragraph" w:styleId="BalloonText">
    <w:name w:val="Balloon Text"/>
    <w:basedOn w:val="Normal"/>
    <w:link w:val="BalloonTextChar"/>
    <w:uiPriority w:val="49"/>
    <w:locked/>
    <w:rsid w:val="005F00A0"/>
    <w:rPr>
      <w:rFonts w:ascii="Tahoma" w:hAnsi="Tahoma" w:cs="Tahoma"/>
      <w:sz w:val="16"/>
      <w:szCs w:val="16"/>
    </w:rPr>
  </w:style>
  <w:style w:type="character" w:customStyle="1" w:styleId="BalloonTextChar">
    <w:name w:val="Balloon Text Char"/>
    <w:basedOn w:val="DefaultParagraphFont"/>
    <w:link w:val="BalloonText"/>
    <w:uiPriority w:val="49"/>
    <w:rsid w:val="005F00A0"/>
    <w:rPr>
      <w:rFonts w:ascii="Tahoma" w:hAnsi="Tahoma" w:cs="Tahoma"/>
      <w:sz w:val="16"/>
      <w:szCs w:val="16"/>
      <w:lang w:eastAsia="en-US"/>
    </w:rPr>
  </w:style>
  <w:style w:type="paragraph" w:customStyle="1" w:styleId="Figurecaption">
    <w:name w:val="Figure caption"/>
    <w:basedOn w:val="BodyText"/>
    <w:link w:val="FigurecaptionChar"/>
    <w:uiPriority w:val="49"/>
    <w:qFormat/>
    <w:locked/>
    <w:rsid w:val="00717C6F"/>
    <w:pPr>
      <w:jc w:val="center"/>
    </w:pPr>
    <w:rPr>
      <w:i/>
      <w:sz w:val="18"/>
    </w:rPr>
  </w:style>
  <w:style w:type="paragraph" w:customStyle="1" w:styleId="Otherunnumberedheadings">
    <w:name w:val="Other unnumbered headings"/>
    <w:next w:val="BodyText"/>
    <w:link w:val="OtherunnumberedheadingsChar"/>
    <w:uiPriority w:val="49"/>
    <w:qFormat/>
    <w:locked/>
    <w:rsid w:val="00D26ADA"/>
    <w:pPr>
      <w:spacing w:before="100" w:beforeAutospacing="1" w:after="100" w:afterAutospacing="1" w:line="260" w:lineRule="atLeast"/>
      <w:jc w:val="center"/>
    </w:pPr>
    <w:rPr>
      <w:rFonts w:ascii="Times New Roman Bold" w:hAnsi="Times New Roman Bold"/>
      <w:b/>
      <w:caps/>
      <w:lang w:eastAsia="en-US"/>
    </w:rPr>
  </w:style>
  <w:style w:type="character" w:customStyle="1" w:styleId="FigurecaptionChar">
    <w:name w:val="Figure caption Char"/>
    <w:basedOn w:val="BodyTextChar"/>
    <w:link w:val="Figurecaption"/>
    <w:uiPriority w:val="49"/>
    <w:rsid w:val="00717C6F"/>
    <w:rPr>
      <w:i/>
      <w:sz w:val="18"/>
      <w:lang w:eastAsia="en-US"/>
    </w:rPr>
  </w:style>
  <w:style w:type="paragraph" w:customStyle="1" w:styleId="Referencelist">
    <w:name w:val="Reference list"/>
    <w:basedOn w:val="BodyText"/>
    <w:link w:val="ReferencelistChar"/>
    <w:uiPriority w:val="49"/>
    <w:qFormat/>
    <w:rsid w:val="009E0D5B"/>
    <w:pPr>
      <w:numPr>
        <w:numId w:val="30"/>
      </w:numPr>
    </w:pPr>
    <w:rPr>
      <w:sz w:val="18"/>
      <w:szCs w:val="18"/>
    </w:rPr>
  </w:style>
  <w:style w:type="character" w:customStyle="1" w:styleId="OtherunnumberedheadingsChar">
    <w:name w:val="Other unnumbered headings Char"/>
    <w:basedOn w:val="BodyTextChar"/>
    <w:link w:val="Otherunnumberedheadings"/>
    <w:uiPriority w:val="49"/>
    <w:rsid w:val="00D26ADA"/>
    <w:rPr>
      <w:rFonts w:ascii="Times New Roman Bold" w:hAnsi="Times New Roman Bold"/>
      <w:b/>
      <w:caps/>
      <w:lang w:eastAsia="en-US"/>
    </w:rPr>
  </w:style>
  <w:style w:type="character" w:customStyle="1" w:styleId="ReferencelistChar">
    <w:name w:val="Reference list Char"/>
    <w:basedOn w:val="BodyTextChar"/>
    <w:link w:val="Referencelist"/>
    <w:uiPriority w:val="49"/>
    <w:rsid w:val="009E0D5B"/>
    <w:rPr>
      <w:sz w:val="18"/>
      <w:szCs w:val="18"/>
      <w:lang w:eastAsia="en-US"/>
    </w:rPr>
  </w:style>
  <w:style w:type="paragraph" w:customStyle="1" w:styleId="Tabletext">
    <w:name w:val="Table text"/>
    <w:basedOn w:val="BodyText"/>
    <w:link w:val="TabletextChar"/>
    <w:uiPriority w:val="49"/>
    <w:qFormat/>
    <w:rsid w:val="00883848"/>
    <w:pPr>
      <w:ind w:firstLine="0"/>
    </w:pPr>
  </w:style>
  <w:style w:type="character" w:customStyle="1" w:styleId="TabletextChar">
    <w:name w:val="Table text Char"/>
    <w:basedOn w:val="BodyTextChar"/>
    <w:link w:val="Tabletext"/>
    <w:uiPriority w:val="49"/>
    <w:rsid w:val="00883848"/>
    <w:rPr>
      <w:lang w:eastAsia="en-US"/>
    </w:rPr>
  </w:style>
  <w:style w:type="paragraph" w:styleId="NormalWeb">
    <w:name w:val="Normal (Web)"/>
    <w:basedOn w:val="Normal"/>
    <w:uiPriority w:val="49"/>
    <w:semiHidden/>
    <w:unhideWhenUsed/>
    <w:locked/>
    <w:rsid w:val="002C29DB"/>
    <w:rPr>
      <w:sz w:val="24"/>
      <w:szCs w:val="24"/>
    </w:rPr>
  </w:style>
  <w:style w:type="paragraph" w:customStyle="1" w:styleId="FIG-LONG">
    <w:name w:val="FIG-LONG"/>
    <w:basedOn w:val="Normal"/>
    <w:next w:val="Normal"/>
    <w:link w:val="FIG-LONGChar"/>
    <w:autoRedefine/>
    <w:qFormat/>
    <w:rsid w:val="002C29DB"/>
    <w:pPr>
      <w:tabs>
        <w:tab w:val="left" w:pos="709"/>
      </w:tabs>
      <w:overflowPunct/>
      <w:autoSpaceDE/>
      <w:autoSpaceDN/>
      <w:adjustRightInd/>
      <w:spacing w:after="120"/>
      <w:ind w:left="709" w:hanging="709"/>
      <w:textAlignment w:val="auto"/>
    </w:pPr>
    <w:rPr>
      <w:rFonts w:eastAsiaTheme="minorEastAsia"/>
      <w:i/>
      <w:iCs/>
      <w:sz w:val="18"/>
      <w:szCs w:val="18"/>
    </w:rPr>
  </w:style>
  <w:style w:type="character" w:customStyle="1" w:styleId="FIG-LONGChar">
    <w:name w:val="FIG-LONG Char"/>
    <w:basedOn w:val="DefaultParagraphFont"/>
    <w:link w:val="FIG-LONG"/>
    <w:rsid w:val="002C29DB"/>
    <w:rPr>
      <w:rFonts w:eastAsiaTheme="minorEastAsia"/>
      <w:i/>
      <w:iCs/>
      <w:sz w:val="18"/>
      <w:szCs w:val="18"/>
      <w:lang w:eastAsia="en-US"/>
    </w:rPr>
  </w:style>
  <w:style w:type="table" w:customStyle="1" w:styleId="TableGrid1">
    <w:name w:val="Table Grid1"/>
    <w:basedOn w:val="TableNormal"/>
    <w:next w:val="TableGrid"/>
    <w:uiPriority w:val="59"/>
    <w:rsid w:val="002C29DB"/>
    <w:rPr>
      <w:rFonts w:asciiTheme="minorHAnsi" w:eastAsiaTheme="minorEastAsia" w:hAnsiTheme="minorHAnsi" w:cstheme="minorBidi"/>
      <w:sz w:val="24"/>
      <w:szCs w:val="24"/>
      <w:lang w:val="it-IT"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49"/>
    <w:semiHidden/>
    <w:unhideWhenUsed/>
    <w:locked/>
    <w:rsid w:val="00A233D1"/>
    <w:rPr>
      <w:sz w:val="16"/>
      <w:szCs w:val="16"/>
    </w:rPr>
  </w:style>
  <w:style w:type="paragraph" w:styleId="CommentText">
    <w:name w:val="annotation text"/>
    <w:basedOn w:val="Normal"/>
    <w:link w:val="CommentTextChar"/>
    <w:uiPriority w:val="49"/>
    <w:semiHidden/>
    <w:unhideWhenUsed/>
    <w:locked/>
    <w:rsid w:val="00A233D1"/>
    <w:rPr>
      <w:sz w:val="20"/>
    </w:rPr>
  </w:style>
  <w:style w:type="character" w:customStyle="1" w:styleId="CommentTextChar">
    <w:name w:val="Comment Text Char"/>
    <w:basedOn w:val="DefaultParagraphFont"/>
    <w:link w:val="CommentText"/>
    <w:uiPriority w:val="49"/>
    <w:semiHidden/>
    <w:rsid w:val="00A233D1"/>
    <w:rPr>
      <w:lang w:eastAsia="en-US"/>
    </w:rPr>
  </w:style>
  <w:style w:type="paragraph" w:styleId="CommentSubject">
    <w:name w:val="annotation subject"/>
    <w:basedOn w:val="CommentText"/>
    <w:next w:val="CommentText"/>
    <w:link w:val="CommentSubjectChar"/>
    <w:uiPriority w:val="49"/>
    <w:semiHidden/>
    <w:unhideWhenUsed/>
    <w:locked/>
    <w:rsid w:val="00A233D1"/>
    <w:rPr>
      <w:b/>
      <w:bCs/>
    </w:rPr>
  </w:style>
  <w:style w:type="character" w:customStyle="1" w:styleId="CommentSubjectChar">
    <w:name w:val="Comment Subject Char"/>
    <w:basedOn w:val="CommentTextChar"/>
    <w:link w:val="CommentSubject"/>
    <w:uiPriority w:val="49"/>
    <w:semiHidden/>
    <w:rsid w:val="00A233D1"/>
    <w:rPr>
      <w:b/>
      <w:bCs/>
      <w:lang w:eastAsia="en-US"/>
    </w:rPr>
  </w:style>
  <w:style w:type="paragraph" w:customStyle="1" w:styleId="Figure-Caption">
    <w:name w:val="Figure-Caption"/>
    <w:basedOn w:val="Caption"/>
    <w:link w:val="Figure-CaptionChar"/>
    <w:uiPriority w:val="1"/>
    <w:qFormat/>
    <w:rsid w:val="005E3C11"/>
    <w:pPr>
      <w:keepNext/>
      <w:overflowPunct w:val="0"/>
      <w:autoSpaceDE w:val="0"/>
      <w:autoSpaceDN w:val="0"/>
      <w:adjustRightInd w:val="0"/>
      <w:spacing w:after="200"/>
      <w:jc w:val="center"/>
      <w:textAlignment w:val="baseline"/>
    </w:pPr>
    <w:rPr>
      <w:rFonts w:eastAsiaTheme="minorEastAsia"/>
      <w:bCs w:val="0"/>
      <w:i/>
      <w:iCs/>
      <w:sz w:val="24"/>
      <w:szCs w:val="24"/>
      <w:lang w:val="en-GB"/>
    </w:rPr>
  </w:style>
  <w:style w:type="character" w:customStyle="1" w:styleId="Figure-CaptionChar">
    <w:name w:val="Figure-Caption Char"/>
    <w:basedOn w:val="DefaultParagraphFont"/>
    <w:link w:val="Figure-Caption"/>
    <w:uiPriority w:val="1"/>
    <w:rsid w:val="005E3C11"/>
    <w:rPr>
      <w:rFonts w:eastAsiaTheme="minorEastAsia"/>
      <w:i/>
      <w:iCs/>
      <w:sz w:val="24"/>
      <w:szCs w:val="24"/>
      <w:lang w:eastAsia="en-US"/>
    </w:rPr>
  </w:style>
  <w:style w:type="character" w:customStyle="1" w:styleId="CaptionChar">
    <w:name w:val="Caption Char"/>
    <w:aliases w:val="Table Char,Caption Char1 Char,Caption Char Char Char,Char Char Char Char,Char Char1 Char, Char Char Char Char, Char Char1 Char"/>
    <w:link w:val="Caption"/>
    <w:uiPriority w:val="35"/>
    <w:rsid w:val="005E3C11"/>
    <w:rPr>
      <w:bCs/>
      <w:sz w:val="18"/>
      <w:lang w:val="en-US" w:eastAsia="en-US"/>
    </w:rPr>
  </w:style>
  <w:style w:type="paragraph" w:styleId="ListParagraph">
    <w:name w:val="List Paragraph"/>
    <w:basedOn w:val="Normal"/>
    <w:uiPriority w:val="49"/>
    <w:locked/>
    <w:rsid w:val="00F4310B"/>
    <w:pPr>
      <w:ind w:left="720"/>
      <w:contextualSpacing/>
    </w:pPr>
  </w:style>
  <w:style w:type="character" w:styleId="PlaceholderText">
    <w:name w:val="Placeholder Text"/>
    <w:basedOn w:val="DefaultParagraphFont"/>
    <w:uiPriority w:val="99"/>
    <w:semiHidden/>
    <w:locked/>
    <w:rsid w:val="009E4781"/>
    <w:rPr>
      <w:color w:val="808080"/>
    </w:rPr>
  </w:style>
  <w:style w:type="table" w:customStyle="1" w:styleId="PlainTable21">
    <w:name w:val="Plain Table 21"/>
    <w:basedOn w:val="TableNormal"/>
    <w:uiPriority w:val="42"/>
    <w:rsid w:val="007940C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unhideWhenUsed/>
    <w:locked/>
    <w:rsid w:val="00072AB4"/>
    <w:pPr>
      <w:tabs>
        <w:tab w:val="left" w:pos="504"/>
      </w:tabs>
      <w:ind w:left="504" w:hanging="504"/>
    </w:pPr>
  </w:style>
  <w:style w:type="paragraph" w:styleId="Revision">
    <w:name w:val="Revision"/>
    <w:hidden/>
    <w:uiPriority w:val="99"/>
    <w:semiHidden/>
    <w:rsid w:val="003B741B"/>
    <w:rPr>
      <w:sz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36918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4.png"/><Relationship Id="rId26"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image" Target="media/image7.png"/><Relationship Id="rId7" Type="http://schemas.openxmlformats.org/officeDocument/2006/relationships/settings" Target="settings.xml"/><Relationship Id="rId12" Type="http://schemas.openxmlformats.org/officeDocument/2006/relationships/image" Target="media/image2.png"/><Relationship Id="rId17" Type="http://schemas.microsoft.com/office/2018/08/relationships/commentsExtensible" Target="commentsExtensible.xml"/><Relationship Id="rId25" Type="http://schemas.openxmlformats.org/officeDocument/2006/relationships/footer" Target="footer1.xml"/><Relationship Id="rId2" Type="http://schemas.openxmlformats.org/officeDocument/2006/relationships/customXml" Target="../customXml/item2.xml"/><Relationship Id="rId16" Type="http://schemas.microsoft.com/office/2016/09/relationships/commentsIds" Target="commentsIds.xml"/><Relationship Id="rId20" Type="http://schemas.openxmlformats.org/officeDocument/2006/relationships/image" Target="media/image6.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eader" Target="header2.xml"/><Relationship Id="rId5" Type="http://schemas.openxmlformats.org/officeDocument/2006/relationships/numbering" Target="numbering.xml"/><Relationship Id="rId15" Type="http://schemas.microsoft.com/office/2011/relationships/commentsExtended" Target="commentsExtended.xml"/><Relationship Id="rId23" Type="http://schemas.openxmlformats.org/officeDocument/2006/relationships/header" Target="header1.xml"/><Relationship Id="rId28" Type="http://schemas.openxmlformats.org/officeDocument/2006/relationships/footer" Target="footer3.xml"/><Relationship Id="rId10" Type="http://schemas.openxmlformats.org/officeDocument/2006/relationships/endnotes" Target="endnotes.xml"/><Relationship Id="rId19" Type="http://schemas.openxmlformats.org/officeDocument/2006/relationships/image" Target="media/image5.png"/><Relationship Id="rId3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comments" Target="comments.xml"/><Relationship Id="rId22" Type="http://schemas.openxmlformats.org/officeDocument/2006/relationships/image" Target="media/image8.png"/><Relationship Id="rId27" Type="http://schemas.openxmlformats.org/officeDocument/2006/relationships/header" Target="header3.xml"/><Relationship Id="rId30" Type="http://schemas.microsoft.com/office/2011/relationships/people" Target="peop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WINDOWS\IAEA\Templates\O365\IAEA%20Blank%20(r0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ISO690NmericalSquare.XSL" StyleName="ISO 690 - Numerical with Square Bracket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8838DD521E3D1649B00AC0EC7F7B3842" ma:contentTypeVersion="10" ma:contentTypeDescription="Create a new document." ma:contentTypeScope="" ma:versionID="94b0f74c38da0e5bbc807271e51129ee">
  <xsd:schema xmlns:xsd="http://www.w3.org/2001/XMLSchema" xmlns:xs="http://www.w3.org/2001/XMLSchema" xmlns:p="http://schemas.microsoft.com/office/2006/metadata/properties" xmlns:ns3="62d4e713-4844-4419-ae48-2c18eef7e846" targetNamespace="http://schemas.microsoft.com/office/2006/metadata/properties" ma:root="true" ma:fieldsID="c1153f7212141daa7c6b5de910ecfe95" ns3:_="">
    <xsd:import namespace="62d4e713-4844-4419-ae48-2c18eef7e846"/>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3:MediaServiceDateTaken"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2d4e713-4844-4419-ae48-2c18eef7e84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38806F98-CEA2-40D9-9554-BA9D4018F9BD}">
  <ds:schemaRefs>
    <ds:schemaRef ds:uri="http://schemas.microsoft.com/sharepoint/v3/contenttype/forms"/>
  </ds:schemaRefs>
</ds:datastoreItem>
</file>

<file path=customXml/itemProps2.xml><?xml version="1.0" encoding="utf-8"?>
<ds:datastoreItem xmlns:ds="http://schemas.openxmlformats.org/officeDocument/2006/customXml" ds:itemID="{7620D813-62C3-402C-A4D5-6D08295A6037}">
  <ds:schemaRefs>
    <ds:schemaRef ds:uri="http://schemas.openxmlformats.org/officeDocument/2006/bibliography"/>
  </ds:schemaRefs>
</ds:datastoreItem>
</file>

<file path=customXml/itemProps3.xml><?xml version="1.0" encoding="utf-8"?>
<ds:datastoreItem xmlns:ds="http://schemas.openxmlformats.org/officeDocument/2006/customXml" ds:itemID="{BAA37EDD-2E1A-4759-89A8-5D2D8E84B97D}">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376EC95F-5C71-4726-AD32-B59CE1A97C5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2d4e713-4844-4419-ae48-2c18eef7e84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IAEA Blank (r01).dotx</Template>
  <TotalTime>590</TotalTime>
  <Pages>8</Pages>
  <Words>7017</Words>
  <Characters>40000</Characters>
  <Application>Microsoft Office Word</Application>
  <DocSecurity>0</DocSecurity>
  <Lines>333</Lines>
  <Paragraphs>93</Paragraphs>
  <ScaleCrop>false</ScaleCrop>
  <HeadingPairs>
    <vt:vector size="2" baseType="variant">
      <vt:variant>
        <vt:lpstr>Title</vt:lpstr>
      </vt:variant>
      <vt:variant>
        <vt:i4>1</vt:i4>
      </vt:variant>
    </vt:vector>
  </HeadingPairs>
  <TitlesOfParts>
    <vt:vector size="1" baseType="lpstr">
      <vt:lpstr>IAEA</vt:lpstr>
    </vt:vector>
  </TitlesOfParts>
  <Company>IAEA</Company>
  <LinksUpToDate>false</LinksUpToDate>
  <CharactersWithSpaces>469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AEA</dc:title>
  <dc:creator>Parthkumar Patel. Rajendrabhai</dc:creator>
  <cp:lastModifiedBy>Parth Patel</cp:lastModifiedBy>
  <cp:revision>53</cp:revision>
  <cp:lastPrinted>2015-12-01T10:27:00Z</cp:lastPrinted>
  <dcterms:created xsi:type="dcterms:W3CDTF">2021-05-27T12:48:00Z</dcterms:created>
  <dcterms:modified xsi:type="dcterms:W3CDTF">2022-03-16T05:33:00Z</dcterms:modified>
  <cp:category>IAEA Documen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aeaClassification">
    <vt:lpwstr/>
  </property>
  <property fmtid="{D5CDD505-2E9C-101B-9397-08002B2CF9AE}" pid="3" name="IaeaSensitivity">
    <vt:lpwstr/>
  </property>
  <property fmtid="{D5CDD505-2E9C-101B-9397-08002B2CF9AE}" pid="4" name="IaeaDistribution">
    <vt:lpwstr/>
  </property>
  <property fmtid="{D5CDD505-2E9C-101B-9397-08002B2CF9AE}" pid="5" name="IaeaSecurityClassifier">
    <vt:lpwstr/>
  </property>
  <property fmtid="{D5CDD505-2E9C-101B-9397-08002B2CF9AE}" pid="6" name="IaeaClassificationDate">
    <vt:lpwstr/>
  </property>
  <property fmtid="{D5CDD505-2E9C-101B-9397-08002B2CF9AE}" pid="7" name="IaeaTransmission">
    <vt:lpwstr/>
  </property>
  <property fmtid="{D5CDD505-2E9C-101B-9397-08002B2CF9AE}" pid="8" name="IaeaConfidentialAttachments">
    <vt:lpwstr/>
  </property>
  <property fmtid="{D5CDD505-2E9C-101B-9397-08002B2CF9AE}" pid="9" name="Typist">
    <vt:lpwstr>Initials-Ext</vt:lpwstr>
  </property>
  <property fmtid="{D5CDD505-2E9C-101B-9397-08002B2CF9AE}" pid="10" name="IaeaClassification2">
    <vt:lpwstr/>
  </property>
  <property fmtid="{D5CDD505-2E9C-101B-9397-08002B2CF9AE}" pid="11" name="ContentTypeId">
    <vt:lpwstr>0x0101008838DD521E3D1649B00AC0EC7F7B3842</vt:lpwstr>
  </property>
  <property fmtid="{D5CDD505-2E9C-101B-9397-08002B2CF9AE}" pid="12" name="_dlc_DocIdItemGuid">
    <vt:lpwstr>624d8e63-e3f6-4681-83c2-57c583c02431</vt:lpwstr>
  </property>
  <property fmtid="{D5CDD505-2E9C-101B-9397-08002B2CF9AE}" pid="13" name="ZOTERO_PREF_1">
    <vt:lpwstr>&lt;data data-version="3" zotero-version="5.0.96.2"&gt;&lt;session id="ATPkck2z"/&gt;&lt;style id="http://www.zotero.org/styles/elsevier-with-titles" hasBibliography="1" bibliographyStyleHasBeenSet="1"/&gt;&lt;prefs&gt;&lt;pref name="fieldType" value="Field"/&gt;&lt;pref name="automaticJ</vt:lpwstr>
  </property>
  <property fmtid="{D5CDD505-2E9C-101B-9397-08002B2CF9AE}" pid="14" name="ZOTERO_PREF_2">
    <vt:lpwstr>ournalAbbreviations" value="true"/&gt;&lt;/prefs&gt;&lt;/data&gt;</vt:lpwstr>
  </property>
</Properties>
</file>